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5ABC28FC" w14:textId="77777777" w:rsidR="00A20771" w:rsidRDefault="00A20771" w:rsidP="00A20771">
      <w:pPr>
        <w:tabs>
          <w:tab w:val="left" w:pos="1260"/>
        </w:tabs>
        <w:jc w:val="center"/>
      </w:pPr>
      <w:r>
        <w:t>Supplementary table 1. Table of study characteristic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324"/>
        <w:gridCol w:w="2324"/>
        <w:gridCol w:w="2325"/>
        <w:gridCol w:w="2325"/>
        <w:gridCol w:w="2325"/>
        <w:gridCol w:w="2325"/>
      </w:tblGrid>
      <w:tr w:rsidR="00A20771" w14:paraId="46D4B9C9" w14:textId="77777777" w:rsidTr="007B3188">
        <w:tc>
          <w:tcPr>
            <w:tcW w:w="2324" w:type="dxa"/>
          </w:tcPr>
          <w:p w14:paraId="7F7D4201" w14:textId="77777777" w:rsidR="00A20771" w:rsidRDefault="00A20771" w:rsidP="007B3188">
            <w:pPr>
              <w:tabs>
                <w:tab w:val="left" w:pos="1260"/>
              </w:tabs>
            </w:pPr>
          </w:p>
        </w:tc>
        <w:tc>
          <w:tcPr>
            <w:tcW w:w="2324" w:type="dxa"/>
          </w:tcPr>
          <w:p w14:paraId="035A273D" w14:textId="77777777" w:rsidR="00A20771" w:rsidRDefault="00A20771" w:rsidP="007B3188">
            <w:pPr>
              <w:tabs>
                <w:tab w:val="left" w:pos="1260"/>
              </w:tabs>
            </w:pPr>
            <w:r>
              <w:t xml:space="preserve">Participants recruited </w:t>
            </w:r>
          </w:p>
        </w:tc>
        <w:tc>
          <w:tcPr>
            <w:tcW w:w="2325" w:type="dxa"/>
          </w:tcPr>
          <w:p w14:paraId="34A000D7" w14:textId="77777777" w:rsidR="00A20771" w:rsidRDefault="00A20771" w:rsidP="007B3188">
            <w:pPr>
              <w:tabs>
                <w:tab w:val="left" w:pos="1260"/>
              </w:tabs>
            </w:pPr>
            <w:r>
              <w:t>PLWCKD or CG or SNM</w:t>
            </w:r>
          </w:p>
        </w:tc>
        <w:tc>
          <w:tcPr>
            <w:tcW w:w="2325" w:type="dxa"/>
          </w:tcPr>
          <w:p w14:paraId="794CFBFD" w14:textId="77777777" w:rsidR="00A20771" w:rsidRDefault="00A20771" w:rsidP="007B3188">
            <w:pPr>
              <w:tabs>
                <w:tab w:val="left" w:pos="1260"/>
              </w:tabs>
            </w:pPr>
            <w:r>
              <w:t>CKD stage &amp; where recruited from</w:t>
            </w:r>
          </w:p>
        </w:tc>
        <w:tc>
          <w:tcPr>
            <w:tcW w:w="2325" w:type="dxa"/>
          </w:tcPr>
          <w:p w14:paraId="196C087B" w14:textId="77777777" w:rsidR="00A20771" w:rsidRDefault="00A20771" w:rsidP="007B3188">
            <w:pPr>
              <w:tabs>
                <w:tab w:val="left" w:pos="1260"/>
              </w:tabs>
            </w:pPr>
            <w:r>
              <w:t xml:space="preserve">Type of qualitative research </w:t>
            </w:r>
          </w:p>
        </w:tc>
        <w:tc>
          <w:tcPr>
            <w:tcW w:w="2325" w:type="dxa"/>
          </w:tcPr>
          <w:p w14:paraId="608E1BFE" w14:textId="77777777" w:rsidR="00A20771" w:rsidRDefault="00A20771" w:rsidP="007B3188">
            <w:pPr>
              <w:tabs>
                <w:tab w:val="left" w:pos="1260"/>
              </w:tabs>
            </w:pPr>
            <w:r>
              <w:t xml:space="preserve">Location </w:t>
            </w:r>
          </w:p>
        </w:tc>
      </w:tr>
      <w:tr w:rsidR="00A20771" w14:paraId="6047498E" w14:textId="77777777" w:rsidTr="007B3188">
        <w:tc>
          <w:tcPr>
            <w:tcW w:w="2324" w:type="dxa"/>
          </w:tcPr>
          <w:p w14:paraId="69E83E0A" w14:textId="77777777" w:rsidR="00A20771" w:rsidRDefault="00A20771" w:rsidP="007B3188">
            <w:pPr>
              <w:tabs>
                <w:tab w:val="left" w:pos="1260"/>
              </w:tabs>
              <w:rPr>
                <w:sz w:val="21"/>
                <w:szCs w:val="21"/>
              </w:rPr>
            </w:pPr>
            <w:r w:rsidRPr="00442321">
              <w:rPr>
                <w:sz w:val="21"/>
                <w:szCs w:val="21"/>
              </w:rPr>
              <w:t>Through the Lens of Chronic Kidney Disease: A Qualitative Study of the Experiences of Young Women Living With CKD</w:t>
            </w:r>
            <w:r w:rsidRPr="00442321">
              <w:rPr>
                <w:sz w:val="21"/>
                <w:szCs w:val="21"/>
              </w:rPr>
              <w:cr/>
            </w:r>
          </w:p>
          <w:p w14:paraId="0DA106AA" w14:textId="77777777" w:rsidR="00A20771" w:rsidRDefault="00A20771" w:rsidP="007B3188">
            <w:pPr>
              <w:tabs>
                <w:tab w:val="left" w:pos="1260"/>
              </w:tabs>
            </w:pPr>
            <w:r w:rsidRPr="00F22989">
              <w:rPr>
                <w:sz w:val="21"/>
                <w:szCs w:val="21"/>
              </w:rPr>
              <w:t xml:space="preserve">Beanlands, </w:t>
            </w:r>
            <w:proofErr w:type="spellStart"/>
            <w:r w:rsidRPr="00F22989">
              <w:rPr>
                <w:sz w:val="21"/>
                <w:szCs w:val="21"/>
              </w:rPr>
              <w:t>Mccay</w:t>
            </w:r>
            <w:proofErr w:type="spellEnd"/>
            <w:r w:rsidRPr="00F22989">
              <w:rPr>
                <w:sz w:val="21"/>
                <w:szCs w:val="21"/>
              </w:rPr>
              <w:t xml:space="preserve"> et al. 2020</w:t>
            </w:r>
            <w:r>
              <w:rPr>
                <w:sz w:val="21"/>
                <w:szCs w:val="21"/>
              </w:rPr>
              <w:t xml:space="preserve"> </w:t>
            </w:r>
            <w:r>
              <w:rPr>
                <w:sz w:val="21"/>
                <w:szCs w:val="21"/>
              </w:rPr>
              <w:fldChar w:fldCharType="begin"/>
            </w:r>
            <w:r>
              <w:rPr>
                <w:sz w:val="21"/>
                <w:szCs w:val="21"/>
              </w:rPr>
              <w:instrText xml:space="preserve"> ADDIN EN.CITE &lt;EndNote&gt;&lt;Cite&gt;&lt;Author&gt;Beanlands&lt;/Author&gt;&lt;Year&gt;2020&lt;/Year&gt;&lt;RecNum&gt;347&lt;/RecNum&gt;&lt;DisplayText&gt;(43)&lt;/DisplayText&gt;&lt;record&gt;&lt;rec-number&gt;347&lt;/rec-number&gt;&lt;foreign-keys&gt;&lt;key app="EN" db-id="sza2trvez9spxteaa2evera6te52dwwzxe5f" timestamp="1707312429" guid="963e8ac6-c355-4e65-bf0c-5c4752390527"&gt;347&lt;/key&gt;&lt;/foreign-keys&gt;&lt;ref-type name="Journal Article"&gt;17&lt;/ref-type&gt;&lt;contributors&gt;&lt;authors&gt;&lt;author&gt;Beanlands, Heather&lt;/author&gt;&lt;author&gt;McCay, Elizabeth&lt;/author&gt;&lt;author&gt;Pahati, Sheryll&lt;/author&gt;&lt;author&gt;Hladunewich, Michelle A.&lt;/author&gt;&lt;/authors&gt;&lt;/contributors&gt;&lt;auth-address&gt;Daphne Cockwell School of Nursing, Ryerson University, Toronto, ON, Canada.&amp;#xD;Division of Nephrology, Department of Medicine, Sunnybrook Health Sciences Centre, University of Toronto, ON, Canada.&lt;/auth-address&gt;&lt;titles&gt;&lt;title&gt;Through the Lens of Chronic Kidney Disease: A Qualitative Study of the Experiences of Young Women Living With CKD&lt;/title&gt;&lt;secondary-title&gt;Canadian journal of kidney health and disease&lt;/secondary-title&gt;&lt;/titles&gt;&lt;periodical&gt;&lt;full-title&gt;Canadian Journal of Kidney Health and Disease&lt;/full-title&gt;&lt;/periodical&gt;&lt;pages&gt;2054358120945475&lt;/pages&gt;&lt;volume&gt;7&lt;/volume&gt;&lt;keywords&gt;&lt;keyword&gt;chronic kidney disease&lt;/keyword&gt;&lt;keyword&gt;focus groups&lt;/keyword&gt;&lt;keyword&gt;qualitative research&lt;/keyword&gt;&lt;keyword&gt;young women&lt;/keyword&gt;&lt;/keywords&gt;&lt;dates&gt;&lt;year&gt;2020&lt;/year&gt;&lt;/dates&gt;&lt;pub-location&gt;England&lt;/pub-location&gt;&lt;publisher&gt;SAGE Publications&lt;/publisher&gt;&lt;isbn&gt;2054-3581&lt;/isbn&gt;&lt;accession-num&gt;32864150&lt;/accession-num&gt;&lt;urls&gt;&lt;related-urls&gt;&lt;url&gt;https://search.ebscohost.com/login.aspx?direct=true&amp;amp;db=cmedm&amp;amp;AN=32864150&amp;amp;site=ehost-live&lt;/url&gt;&lt;/related-urls&gt;&lt;/urls&gt;&lt;electronic-resource-num&gt;10.1177/2054358120945475&lt;/electronic-resource-num&gt;&lt;remote-database-name&gt;MEDLINE&lt;/remote-database-name&gt;&lt;remote-database-provider&gt;EBSCOhost&lt;/remote-database-provider&gt;&lt;/record&gt;&lt;/Cite&gt;&lt;/EndNote&gt;</w:instrText>
            </w:r>
            <w:r>
              <w:rPr>
                <w:sz w:val="21"/>
                <w:szCs w:val="21"/>
              </w:rPr>
              <w:fldChar w:fldCharType="separate"/>
            </w:r>
            <w:r>
              <w:rPr>
                <w:noProof/>
                <w:sz w:val="21"/>
                <w:szCs w:val="21"/>
              </w:rPr>
              <w:t>(43)</w:t>
            </w:r>
            <w:r>
              <w:rPr>
                <w:sz w:val="21"/>
                <w:szCs w:val="21"/>
              </w:rPr>
              <w:fldChar w:fldCharType="end"/>
            </w:r>
          </w:p>
        </w:tc>
        <w:tc>
          <w:tcPr>
            <w:tcW w:w="2324" w:type="dxa"/>
          </w:tcPr>
          <w:p w14:paraId="758952FD" w14:textId="77777777" w:rsidR="00A20771" w:rsidRDefault="00A20771" w:rsidP="007B3188">
            <w:pPr>
              <w:tabs>
                <w:tab w:val="left" w:pos="1260"/>
              </w:tabs>
            </w:pPr>
            <w:r>
              <w:t xml:space="preserve">n=11 </w:t>
            </w:r>
          </w:p>
          <w:p w14:paraId="3041ACB2" w14:textId="77777777" w:rsidR="00A20771" w:rsidRDefault="00A20771" w:rsidP="007B3188">
            <w:pPr>
              <w:tabs>
                <w:tab w:val="left" w:pos="1260"/>
              </w:tabs>
            </w:pPr>
            <w:r>
              <w:t xml:space="preserve">Women 19-38 (median age 34) </w:t>
            </w:r>
          </w:p>
          <w:p w14:paraId="628AFB02" w14:textId="77777777" w:rsidR="00A20771" w:rsidRDefault="00A20771" w:rsidP="007B3188">
            <w:pPr>
              <w:tabs>
                <w:tab w:val="left" w:pos="1260"/>
              </w:tabs>
            </w:pPr>
            <w:r>
              <w:t xml:space="preserve"> 55% born in Canada </w:t>
            </w:r>
          </w:p>
          <w:p w14:paraId="08CC6D79" w14:textId="77777777" w:rsidR="00A20771" w:rsidRDefault="00A20771" w:rsidP="007B3188">
            <w:pPr>
              <w:tabs>
                <w:tab w:val="left" w:pos="1260"/>
              </w:tabs>
            </w:pPr>
          </w:p>
          <w:p w14:paraId="25906418" w14:textId="77777777" w:rsidR="00A20771" w:rsidRDefault="00A20771" w:rsidP="007B3188">
            <w:pPr>
              <w:tabs>
                <w:tab w:val="left" w:pos="1260"/>
              </w:tabs>
            </w:pPr>
            <w:r>
              <w:t xml:space="preserve">91% of people included employed at time of study. </w:t>
            </w:r>
          </w:p>
          <w:p w14:paraId="2F5CBBD8" w14:textId="77777777" w:rsidR="00A20771" w:rsidRDefault="00A20771" w:rsidP="007B3188">
            <w:pPr>
              <w:tabs>
                <w:tab w:val="left" w:pos="1260"/>
              </w:tabs>
            </w:pPr>
          </w:p>
          <w:p w14:paraId="139F201E" w14:textId="77777777" w:rsidR="00A20771" w:rsidRDefault="00A20771" w:rsidP="007B3188">
            <w:pPr>
              <w:tabs>
                <w:tab w:val="left" w:pos="1260"/>
              </w:tabs>
            </w:pPr>
            <w:r>
              <w:t xml:space="preserve">‘Most’ educated beyond high school. </w:t>
            </w:r>
          </w:p>
        </w:tc>
        <w:tc>
          <w:tcPr>
            <w:tcW w:w="2325" w:type="dxa"/>
          </w:tcPr>
          <w:p w14:paraId="5A9FDFC9" w14:textId="77777777" w:rsidR="00A20771" w:rsidRDefault="00A20771" w:rsidP="007B3188">
            <w:pPr>
              <w:tabs>
                <w:tab w:val="left" w:pos="1260"/>
              </w:tabs>
            </w:pPr>
            <w:r>
              <w:t>PLWCKD</w:t>
            </w:r>
          </w:p>
          <w:p w14:paraId="42590766" w14:textId="77777777" w:rsidR="00A20771" w:rsidRDefault="00A20771" w:rsidP="007B3188">
            <w:pPr>
              <w:tabs>
                <w:tab w:val="left" w:pos="1260"/>
              </w:tabs>
            </w:pPr>
            <w:r>
              <w:t xml:space="preserve">82% married or in common law relationship. </w:t>
            </w:r>
          </w:p>
          <w:p w14:paraId="6C7DA4AD" w14:textId="77777777" w:rsidR="00A20771" w:rsidRDefault="00A20771" w:rsidP="007B3188">
            <w:pPr>
              <w:tabs>
                <w:tab w:val="left" w:pos="1260"/>
              </w:tabs>
            </w:pPr>
            <w:r>
              <w:t xml:space="preserve">5 living with spouse and children. </w:t>
            </w:r>
          </w:p>
          <w:p w14:paraId="2B236BC6" w14:textId="77777777" w:rsidR="00A20771" w:rsidRDefault="00A20771" w:rsidP="007B3188">
            <w:pPr>
              <w:tabs>
                <w:tab w:val="left" w:pos="1260"/>
              </w:tabs>
            </w:pPr>
          </w:p>
        </w:tc>
        <w:tc>
          <w:tcPr>
            <w:tcW w:w="2325" w:type="dxa"/>
          </w:tcPr>
          <w:p w14:paraId="08EA4634" w14:textId="77777777" w:rsidR="00A20771" w:rsidRDefault="00A20771" w:rsidP="007B3188">
            <w:pPr>
              <w:tabs>
                <w:tab w:val="left" w:pos="1260"/>
              </w:tabs>
            </w:pPr>
            <w:r>
              <w:t>1-3</w:t>
            </w:r>
          </w:p>
          <w:p w14:paraId="1E93E001" w14:textId="77777777" w:rsidR="00A20771" w:rsidRDefault="00A20771" w:rsidP="007B3188">
            <w:pPr>
              <w:tabs>
                <w:tab w:val="left" w:pos="1260"/>
              </w:tabs>
            </w:pPr>
            <w:r>
              <w:t>Under nephrologist</w:t>
            </w:r>
          </w:p>
        </w:tc>
        <w:tc>
          <w:tcPr>
            <w:tcW w:w="2325" w:type="dxa"/>
          </w:tcPr>
          <w:p w14:paraId="2A055929" w14:textId="77777777" w:rsidR="00A20771" w:rsidRDefault="00A20771" w:rsidP="007B3188">
            <w:pPr>
              <w:tabs>
                <w:tab w:val="left" w:pos="1260"/>
              </w:tabs>
            </w:pPr>
            <w:r>
              <w:t xml:space="preserve">Focus groups </w:t>
            </w:r>
          </w:p>
        </w:tc>
        <w:tc>
          <w:tcPr>
            <w:tcW w:w="2325" w:type="dxa"/>
          </w:tcPr>
          <w:p w14:paraId="2A3A48B9" w14:textId="77777777" w:rsidR="00A20771" w:rsidRDefault="00A20771" w:rsidP="007B3188">
            <w:pPr>
              <w:tabs>
                <w:tab w:val="left" w:pos="1260"/>
              </w:tabs>
            </w:pPr>
            <w:r>
              <w:t>Urban</w:t>
            </w:r>
          </w:p>
          <w:p w14:paraId="190497FB" w14:textId="77777777" w:rsidR="00A20771" w:rsidRDefault="00A20771" w:rsidP="007B3188">
            <w:pPr>
              <w:tabs>
                <w:tab w:val="left" w:pos="1260"/>
              </w:tabs>
            </w:pPr>
            <w:r>
              <w:t xml:space="preserve">Ontario, Canada </w:t>
            </w:r>
          </w:p>
        </w:tc>
      </w:tr>
      <w:tr w:rsidR="00A20771" w14:paraId="34D450FA" w14:textId="77777777" w:rsidTr="007B3188">
        <w:tc>
          <w:tcPr>
            <w:tcW w:w="2324" w:type="dxa"/>
          </w:tcPr>
          <w:p w14:paraId="29DDB078" w14:textId="77777777" w:rsidR="00A20771" w:rsidRDefault="00A20771" w:rsidP="007B3188">
            <w:pPr>
              <w:tabs>
                <w:tab w:val="left" w:pos="1260"/>
              </w:tabs>
              <w:rPr>
                <w:sz w:val="21"/>
                <w:szCs w:val="21"/>
              </w:rPr>
            </w:pPr>
            <w:r w:rsidRPr="00805D7C">
              <w:rPr>
                <w:sz w:val="21"/>
                <w:szCs w:val="21"/>
              </w:rPr>
              <w:t>"Systems seem to get in the way": a qualitative study exploring experiences of accessing and receiving support among informal caregivers of people living with chronic kidney disease</w:t>
            </w:r>
            <w:r w:rsidRPr="00805D7C">
              <w:rPr>
                <w:sz w:val="21"/>
                <w:szCs w:val="21"/>
              </w:rPr>
              <w:cr/>
            </w:r>
          </w:p>
          <w:p w14:paraId="38C7A3F1" w14:textId="77777777" w:rsidR="00A20771" w:rsidRDefault="00A20771" w:rsidP="007B3188">
            <w:pPr>
              <w:tabs>
                <w:tab w:val="left" w:pos="1260"/>
              </w:tabs>
            </w:pPr>
            <w:proofErr w:type="spellStart"/>
            <w:r w:rsidRPr="00F22989">
              <w:rPr>
                <w:sz w:val="21"/>
                <w:szCs w:val="21"/>
              </w:rPr>
              <w:t>Coumoundouros</w:t>
            </w:r>
            <w:proofErr w:type="spellEnd"/>
            <w:r w:rsidRPr="00F22989">
              <w:rPr>
                <w:sz w:val="21"/>
                <w:szCs w:val="21"/>
              </w:rPr>
              <w:t>, Farrand et al. 2024</w:t>
            </w:r>
            <w:r>
              <w:rPr>
                <w:sz w:val="21"/>
                <w:szCs w:val="21"/>
              </w:rPr>
              <w:t xml:space="preserve"> </w:t>
            </w:r>
            <w:r>
              <w:rPr>
                <w:sz w:val="21"/>
                <w:szCs w:val="21"/>
              </w:rPr>
              <w:fldChar w:fldCharType="begin">
                <w:fldData xml:space="preserve">PEVuZE5vdGU+PENpdGU+PEF1dGhvcj5Db3Vtb3VuZG91cm9zPC9BdXRob3I+PFllYXI+MjAyNDwv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</w:fldData>
              </w:fldChar>
            </w:r>
            <w:r>
              <w:rPr>
                <w:sz w:val="21"/>
                <w:szCs w:val="21"/>
              </w:rPr>
              <w:instrText xml:space="preserve"> ADDIN EN.CITE </w:instrText>
            </w:r>
            <w:r>
              <w:rPr>
                <w:sz w:val="21"/>
                <w:szCs w:val="21"/>
              </w:rPr>
              <w:fldChar w:fldCharType="begin">
                <w:fldData xml:space="preserve">PEVuZE5vdGU+PENpdGU+PEF1dGhvcj5Db3Vtb3VuZG91cm9zPC9BdXRob3I+PFllYXI+MjAyNDwv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</w:fldData>
              </w:fldChar>
            </w:r>
            <w:r>
              <w:rPr>
                <w:sz w:val="21"/>
                <w:szCs w:val="21"/>
              </w:rPr>
              <w:instrText xml:space="preserve"> ADDIN EN.CITE.DATA </w:instrText>
            </w:r>
            <w:r>
              <w:rPr>
                <w:sz w:val="21"/>
                <w:szCs w:val="21"/>
              </w:rPr>
            </w:r>
            <w:r>
              <w:rPr>
                <w:sz w:val="21"/>
                <w:szCs w:val="21"/>
              </w:rPr>
              <w:fldChar w:fldCharType="end"/>
            </w:r>
            <w:r>
              <w:rPr>
                <w:sz w:val="21"/>
                <w:szCs w:val="21"/>
              </w:rPr>
            </w:r>
            <w:r>
              <w:rPr>
                <w:sz w:val="21"/>
                <w:szCs w:val="21"/>
              </w:rPr>
              <w:fldChar w:fldCharType="separate"/>
            </w:r>
            <w:r>
              <w:rPr>
                <w:noProof/>
                <w:sz w:val="21"/>
                <w:szCs w:val="21"/>
              </w:rPr>
              <w:t>(46)</w:t>
            </w:r>
            <w:r>
              <w:rPr>
                <w:sz w:val="21"/>
                <w:szCs w:val="21"/>
              </w:rPr>
              <w:fldChar w:fldCharType="end"/>
            </w:r>
          </w:p>
        </w:tc>
        <w:tc>
          <w:tcPr>
            <w:tcW w:w="2324" w:type="dxa"/>
          </w:tcPr>
          <w:p w14:paraId="5DE91ECE" w14:textId="77777777" w:rsidR="00A20771" w:rsidRDefault="00A20771" w:rsidP="007B3188">
            <w:pPr>
              <w:tabs>
                <w:tab w:val="left" w:pos="1260"/>
              </w:tabs>
            </w:pPr>
            <w:r>
              <w:t>n=13</w:t>
            </w:r>
          </w:p>
          <w:p w14:paraId="534F9EE6" w14:textId="77777777" w:rsidR="00A20771" w:rsidRDefault="00A20771" w:rsidP="007B3188">
            <w:pPr>
              <w:tabs>
                <w:tab w:val="left" w:pos="1260"/>
              </w:tabs>
            </w:pPr>
            <w:r>
              <w:t>Women 30-69 (mean age 52)</w:t>
            </w:r>
          </w:p>
          <w:p w14:paraId="308FC422" w14:textId="77777777" w:rsidR="00A20771" w:rsidRDefault="00A20771" w:rsidP="007B3188">
            <w:pPr>
              <w:tabs>
                <w:tab w:val="left" w:pos="1260"/>
              </w:tabs>
            </w:pPr>
            <w:r>
              <w:t>11 White British</w:t>
            </w:r>
          </w:p>
          <w:p w14:paraId="16641961" w14:textId="77777777" w:rsidR="00A20771" w:rsidRDefault="00A20771" w:rsidP="007B3188">
            <w:pPr>
              <w:tabs>
                <w:tab w:val="left" w:pos="1260"/>
              </w:tabs>
            </w:pPr>
            <w:r>
              <w:t xml:space="preserve">2 South Asian. </w:t>
            </w:r>
          </w:p>
          <w:p w14:paraId="192E6D97" w14:textId="77777777" w:rsidR="00A20771" w:rsidRDefault="00A20771" w:rsidP="007B3188">
            <w:pPr>
              <w:tabs>
                <w:tab w:val="left" w:pos="1260"/>
              </w:tabs>
            </w:pPr>
          </w:p>
          <w:p w14:paraId="252EFB0C" w14:textId="77777777" w:rsidR="00A20771" w:rsidRDefault="00A20771" w:rsidP="007B3188">
            <w:pPr>
              <w:tabs>
                <w:tab w:val="left" w:pos="1260"/>
              </w:tabs>
            </w:pPr>
            <w:r>
              <w:t xml:space="preserve">7 caregivers had a </w:t>
            </w:r>
            <w:proofErr w:type="spellStart"/>
            <w:r>
              <w:t>batchelors</w:t>
            </w:r>
            <w:proofErr w:type="spellEnd"/>
            <w:r>
              <w:t xml:space="preserve"> degree or higher. </w:t>
            </w:r>
          </w:p>
          <w:p w14:paraId="1661AFE3" w14:textId="77777777" w:rsidR="00A20771" w:rsidRDefault="00A20771" w:rsidP="007B3188">
            <w:pPr>
              <w:tabs>
                <w:tab w:val="left" w:pos="1260"/>
              </w:tabs>
            </w:pPr>
          </w:p>
          <w:p w14:paraId="3CA5579B" w14:textId="77777777" w:rsidR="00A20771" w:rsidRDefault="00A20771" w:rsidP="007B3188">
            <w:pPr>
              <w:tabs>
                <w:tab w:val="left" w:pos="1260"/>
              </w:tabs>
            </w:pPr>
            <w:r>
              <w:t xml:space="preserve">7 were in employment. </w:t>
            </w:r>
          </w:p>
        </w:tc>
        <w:tc>
          <w:tcPr>
            <w:tcW w:w="2325" w:type="dxa"/>
          </w:tcPr>
          <w:p w14:paraId="2E1E9B5E" w14:textId="77777777" w:rsidR="00A20771" w:rsidRDefault="00A20771" w:rsidP="007B3188">
            <w:pPr>
              <w:tabs>
                <w:tab w:val="left" w:pos="1260"/>
              </w:tabs>
            </w:pPr>
            <w:r>
              <w:t xml:space="preserve">CG (8 spouse/ partner as PLWCKD)  </w:t>
            </w:r>
          </w:p>
        </w:tc>
        <w:tc>
          <w:tcPr>
            <w:tcW w:w="2325" w:type="dxa"/>
          </w:tcPr>
          <w:p w14:paraId="673B389E" w14:textId="77777777" w:rsidR="00A20771" w:rsidRDefault="00A20771" w:rsidP="007B3188">
            <w:pPr>
              <w:tabs>
                <w:tab w:val="left" w:pos="1260"/>
              </w:tabs>
            </w:pPr>
            <w:r>
              <w:t xml:space="preserve">6 PLWCKD no on dialysis </w:t>
            </w:r>
          </w:p>
          <w:p w14:paraId="65F7EC93" w14:textId="77777777" w:rsidR="00A20771" w:rsidRDefault="00A20771" w:rsidP="007B3188">
            <w:pPr>
              <w:tabs>
                <w:tab w:val="left" w:pos="1260"/>
              </w:tabs>
            </w:pPr>
            <w:r>
              <w:t>3 PLWCKD on dialysis</w:t>
            </w:r>
          </w:p>
          <w:p w14:paraId="733BA1CF" w14:textId="77777777" w:rsidR="00A20771" w:rsidRDefault="00A20771" w:rsidP="007B3188">
            <w:pPr>
              <w:tabs>
                <w:tab w:val="left" w:pos="1260"/>
              </w:tabs>
            </w:pPr>
            <w:r>
              <w:t>3 PLWCKD post-transplant</w:t>
            </w:r>
          </w:p>
          <w:p w14:paraId="51BB7D4E" w14:textId="77777777" w:rsidR="00A20771" w:rsidRDefault="00A20771" w:rsidP="007B3188">
            <w:pPr>
              <w:tabs>
                <w:tab w:val="left" w:pos="1260"/>
              </w:tabs>
            </w:pPr>
          </w:p>
          <w:p w14:paraId="20C303F6" w14:textId="77777777" w:rsidR="00A20771" w:rsidRDefault="00A20771" w:rsidP="007B3188">
            <w:pPr>
              <w:tabs>
                <w:tab w:val="left" w:pos="1260"/>
              </w:tabs>
            </w:pPr>
            <w:r>
              <w:t>From social media</w:t>
            </w:r>
          </w:p>
        </w:tc>
        <w:tc>
          <w:tcPr>
            <w:tcW w:w="2325" w:type="dxa"/>
          </w:tcPr>
          <w:p w14:paraId="747BBA0C" w14:textId="77777777" w:rsidR="00A20771" w:rsidRDefault="00A20771" w:rsidP="007B3188">
            <w:pPr>
              <w:tabs>
                <w:tab w:val="left" w:pos="1260"/>
              </w:tabs>
            </w:pPr>
            <w:r>
              <w:t>Semi-structured interviews</w:t>
            </w:r>
          </w:p>
        </w:tc>
        <w:tc>
          <w:tcPr>
            <w:tcW w:w="2325" w:type="dxa"/>
          </w:tcPr>
          <w:p w14:paraId="499D5BB7" w14:textId="77777777" w:rsidR="00A20771" w:rsidRDefault="00A20771" w:rsidP="007B3188">
            <w:pPr>
              <w:tabs>
                <w:tab w:val="left" w:pos="1260"/>
              </w:tabs>
            </w:pPr>
            <w:r>
              <w:t xml:space="preserve">UK (12 England, 1 Wales) </w:t>
            </w:r>
          </w:p>
        </w:tc>
      </w:tr>
      <w:tr w:rsidR="00A20771" w14:paraId="6764BF79" w14:textId="77777777" w:rsidTr="007B3188">
        <w:tc>
          <w:tcPr>
            <w:tcW w:w="2324" w:type="dxa"/>
          </w:tcPr>
          <w:p w14:paraId="503343F6" w14:textId="77777777" w:rsidR="00A20771" w:rsidRDefault="00A20771" w:rsidP="007B3188">
            <w:pPr>
              <w:tabs>
                <w:tab w:val="left" w:pos="1260"/>
              </w:tabs>
              <w:rPr>
                <w:sz w:val="21"/>
                <w:szCs w:val="21"/>
              </w:rPr>
            </w:pPr>
            <w:r w:rsidRPr="00B3207F">
              <w:rPr>
                <w:sz w:val="21"/>
                <w:szCs w:val="21"/>
              </w:rPr>
              <w:t>'It's the empathy'-defining a role for peer support among people living with chronic kidney disease: a qualitative study</w:t>
            </w:r>
          </w:p>
          <w:p w14:paraId="59C31699" w14:textId="77777777" w:rsidR="00A20771" w:rsidRDefault="00A20771" w:rsidP="007B3188">
            <w:pPr>
              <w:tabs>
                <w:tab w:val="left" w:pos="1260"/>
              </w:tabs>
              <w:rPr>
                <w:sz w:val="21"/>
                <w:szCs w:val="21"/>
              </w:rPr>
            </w:pPr>
          </w:p>
          <w:p w14:paraId="2C46CA71" w14:textId="77777777" w:rsidR="00A20771" w:rsidRDefault="00A20771" w:rsidP="007B3188">
            <w:pPr>
              <w:tabs>
                <w:tab w:val="left" w:pos="1260"/>
              </w:tabs>
            </w:pPr>
            <w:r w:rsidRPr="00F22989">
              <w:rPr>
                <w:sz w:val="21"/>
                <w:szCs w:val="21"/>
              </w:rPr>
              <w:lastRenderedPageBreak/>
              <w:t>Elliott, Love et al. 2022</w:t>
            </w:r>
            <w:r>
              <w:rPr>
                <w:sz w:val="21"/>
                <w:szCs w:val="21"/>
              </w:rPr>
              <w:t xml:space="preserve"> </w:t>
            </w:r>
            <w:r>
              <w:rPr>
                <w:sz w:val="21"/>
                <w:szCs w:val="21"/>
              </w:rPr>
              <w:fldChar w:fldCharType="begin">
                <w:fldData xml:space="preserve">PEVuZE5vdGU+PENpdGU+PEF1dGhvcj5FbGxpb3R0PC9BdXRob3I+PFllYXI+MjAyMjwvWWVhcj48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</w:fldData>
              </w:fldChar>
            </w:r>
            <w:r>
              <w:rPr>
                <w:sz w:val="21"/>
                <w:szCs w:val="21"/>
              </w:rPr>
              <w:instrText xml:space="preserve"> ADDIN EN.CITE </w:instrText>
            </w:r>
            <w:r>
              <w:rPr>
                <w:sz w:val="21"/>
                <w:szCs w:val="21"/>
              </w:rPr>
              <w:fldChar w:fldCharType="begin">
                <w:fldData xml:space="preserve">PEVuZE5vdGU+PENpdGU+PEF1dGhvcj5FbGxpb3R0PC9BdXRob3I+PFllYXI+MjAyMjwvWWVhcj48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</w:fldData>
              </w:fldChar>
            </w:r>
            <w:r>
              <w:rPr>
                <w:sz w:val="21"/>
                <w:szCs w:val="21"/>
              </w:rPr>
              <w:instrText xml:space="preserve"> ADDIN EN.CITE.DATA </w:instrText>
            </w:r>
            <w:r>
              <w:rPr>
                <w:sz w:val="21"/>
                <w:szCs w:val="21"/>
              </w:rPr>
            </w:r>
            <w:r>
              <w:rPr>
                <w:sz w:val="21"/>
                <w:szCs w:val="21"/>
              </w:rPr>
              <w:fldChar w:fldCharType="end"/>
            </w:r>
            <w:r>
              <w:rPr>
                <w:sz w:val="21"/>
                <w:szCs w:val="21"/>
              </w:rPr>
            </w:r>
            <w:r>
              <w:rPr>
                <w:sz w:val="21"/>
                <w:szCs w:val="21"/>
              </w:rPr>
              <w:fldChar w:fldCharType="separate"/>
            </w:r>
            <w:r>
              <w:rPr>
                <w:noProof/>
                <w:sz w:val="21"/>
                <w:szCs w:val="21"/>
              </w:rPr>
              <w:t>(45)</w:t>
            </w:r>
            <w:r>
              <w:rPr>
                <w:sz w:val="21"/>
                <w:szCs w:val="21"/>
              </w:rPr>
              <w:fldChar w:fldCharType="end"/>
            </w:r>
          </w:p>
        </w:tc>
        <w:tc>
          <w:tcPr>
            <w:tcW w:w="2324" w:type="dxa"/>
          </w:tcPr>
          <w:p w14:paraId="32D1293E" w14:textId="77777777" w:rsidR="00A20771" w:rsidRDefault="00A20771" w:rsidP="007B3188">
            <w:pPr>
              <w:tabs>
                <w:tab w:val="left" w:pos="1260"/>
              </w:tabs>
            </w:pPr>
            <w:r>
              <w:lastRenderedPageBreak/>
              <w:t xml:space="preserve">n=51 </w:t>
            </w:r>
          </w:p>
          <w:p w14:paraId="1D280159" w14:textId="77777777" w:rsidR="00A20771" w:rsidRDefault="00A20771" w:rsidP="007B3188">
            <w:pPr>
              <w:tabs>
                <w:tab w:val="left" w:pos="1260"/>
              </w:tabs>
            </w:pPr>
            <w:r>
              <w:t>31 PLWCKD (20 men/ 12 women)</w:t>
            </w:r>
          </w:p>
          <w:p w14:paraId="22C8744C" w14:textId="77777777" w:rsidR="00A20771" w:rsidRDefault="00A20771" w:rsidP="007B3188">
            <w:pPr>
              <w:tabs>
                <w:tab w:val="left" w:pos="1260"/>
              </w:tabs>
            </w:pPr>
            <w:r>
              <w:t xml:space="preserve">15 CG (12 spouse/ partner) (1 man/ 14 women) </w:t>
            </w:r>
          </w:p>
          <w:p w14:paraId="7F224D97" w14:textId="77777777" w:rsidR="00A20771" w:rsidRDefault="00A20771" w:rsidP="007B3188">
            <w:pPr>
              <w:tabs>
                <w:tab w:val="left" w:pos="1260"/>
              </w:tabs>
            </w:pPr>
            <w:r>
              <w:lastRenderedPageBreak/>
              <w:t xml:space="preserve">6 peer mentors </w:t>
            </w:r>
          </w:p>
          <w:p w14:paraId="62078CB8" w14:textId="77777777" w:rsidR="00A20771" w:rsidRDefault="00A20771" w:rsidP="007B3188">
            <w:pPr>
              <w:tabs>
                <w:tab w:val="left" w:pos="1260"/>
              </w:tabs>
            </w:pPr>
          </w:p>
          <w:p w14:paraId="56AE5A37" w14:textId="77777777" w:rsidR="00A20771" w:rsidRDefault="00A20771" w:rsidP="007B3188">
            <w:pPr>
              <w:tabs>
                <w:tab w:val="left" w:pos="1260"/>
              </w:tabs>
            </w:pPr>
            <w:r>
              <w:t xml:space="preserve">All patients and caregivers educated at high school level or above. Majority (45% patients/ 53% caregivers) educated to college/ university level. </w:t>
            </w:r>
          </w:p>
          <w:p w14:paraId="79C7D4FB" w14:textId="77777777" w:rsidR="00A20771" w:rsidRDefault="00A20771" w:rsidP="007B3188">
            <w:pPr>
              <w:tabs>
                <w:tab w:val="left" w:pos="1260"/>
              </w:tabs>
            </w:pPr>
          </w:p>
          <w:p w14:paraId="02429BB2" w14:textId="77777777" w:rsidR="00A20771" w:rsidRDefault="00A20771" w:rsidP="007B3188">
            <w:pPr>
              <w:tabs>
                <w:tab w:val="left" w:pos="1260"/>
              </w:tabs>
            </w:pPr>
            <w:r>
              <w:t xml:space="preserve">Most patients (74%) employed with most caregivers (53%) retired. </w:t>
            </w:r>
          </w:p>
          <w:p w14:paraId="505BAE8A" w14:textId="77777777" w:rsidR="00A20771" w:rsidRDefault="00A20771" w:rsidP="007B3188">
            <w:pPr>
              <w:tabs>
                <w:tab w:val="left" w:pos="1260"/>
              </w:tabs>
            </w:pPr>
          </w:p>
        </w:tc>
        <w:tc>
          <w:tcPr>
            <w:tcW w:w="2325" w:type="dxa"/>
          </w:tcPr>
          <w:p w14:paraId="6843CAC9" w14:textId="77777777" w:rsidR="00A20771" w:rsidRDefault="00A20771" w:rsidP="007B3188">
            <w:pPr>
              <w:tabs>
                <w:tab w:val="left" w:pos="1260"/>
              </w:tabs>
            </w:pPr>
            <w:r>
              <w:lastRenderedPageBreak/>
              <w:t xml:space="preserve">PLWCKD </w:t>
            </w:r>
          </w:p>
          <w:p w14:paraId="0BC76C05" w14:textId="77777777" w:rsidR="00A20771" w:rsidRDefault="00A20771" w:rsidP="007B3188">
            <w:pPr>
              <w:tabs>
                <w:tab w:val="left" w:pos="1260"/>
              </w:tabs>
            </w:pPr>
            <w:r>
              <w:t>CG</w:t>
            </w:r>
          </w:p>
          <w:p w14:paraId="7C87BDFA" w14:textId="77777777" w:rsidR="00A20771" w:rsidRDefault="00A20771" w:rsidP="007B3188">
            <w:pPr>
              <w:tabs>
                <w:tab w:val="left" w:pos="1260"/>
              </w:tabs>
            </w:pPr>
            <w:r>
              <w:t>SNM</w:t>
            </w:r>
          </w:p>
        </w:tc>
        <w:tc>
          <w:tcPr>
            <w:tcW w:w="2325" w:type="dxa"/>
          </w:tcPr>
          <w:p w14:paraId="7E900891" w14:textId="77777777" w:rsidR="00A20771" w:rsidRDefault="00A20771" w:rsidP="007B3188">
            <w:pPr>
              <w:tabs>
                <w:tab w:val="left" w:pos="1260"/>
              </w:tabs>
            </w:pPr>
            <w:r>
              <w:t xml:space="preserve">13 CKD stage 5 (non-dialysis) </w:t>
            </w:r>
          </w:p>
          <w:p w14:paraId="76A5A07A" w14:textId="77777777" w:rsidR="00A20771" w:rsidRDefault="00A20771" w:rsidP="007B3188">
            <w:pPr>
              <w:tabs>
                <w:tab w:val="left" w:pos="1260"/>
              </w:tabs>
            </w:pPr>
            <w:r>
              <w:t>11 CKD stage 4</w:t>
            </w:r>
          </w:p>
          <w:p w14:paraId="4B0A67A0" w14:textId="77777777" w:rsidR="00A20771" w:rsidRDefault="00A20771" w:rsidP="007B3188">
            <w:pPr>
              <w:tabs>
                <w:tab w:val="left" w:pos="1260"/>
              </w:tabs>
            </w:pPr>
          </w:p>
          <w:p w14:paraId="69362FFA" w14:textId="77777777" w:rsidR="00A20771" w:rsidRDefault="00A20771" w:rsidP="007B3188">
            <w:pPr>
              <w:tabs>
                <w:tab w:val="left" w:pos="1260"/>
              </w:tabs>
            </w:pPr>
            <w:r>
              <w:t>CKD clinics</w:t>
            </w:r>
          </w:p>
        </w:tc>
        <w:tc>
          <w:tcPr>
            <w:tcW w:w="2325" w:type="dxa"/>
          </w:tcPr>
          <w:p w14:paraId="5EDB7544" w14:textId="77777777" w:rsidR="00A20771" w:rsidRDefault="00A20771" w:rsidP="007B3188">
            <w:pPr>
              <w:tabs>
                <w:tab w:val="left" w:pos="1260"/>
              </w:tabs>
            </w:pPr>
            <w:r>
              <w:t>Focus groups (n=39)</w:t>
            </w:r>
          </w:p>
          <w:p w14:paraId="242E9DAD" w14:textId="77777777" w:rsidR="00A20771" w:rsidRDefault="00A20771" w:rsidP="007B3188">
            <w:pPr>
              <w:tabs>
                <w:tab w:val="left" w:pos="1260"/>
              </w:tabs>
            </w:pPr>
            <w:r>
              <w:t xml:space="preserve">Semi structured interviews (n=7) </w:t>
            </w:r>
          </w:p>
          <w:p w14:paraId="2B63C5DF" w14:textId="77777777" w:rsidR="00A20771" w:rsidRDefault="00A20771" w:rsidP="007B3188">
            <w:pPr>
              <w:tabs>
                <w:tab w:val="left" w:pos="1260"/>
              </w:tabs>
            </w:pPr>
            <w:r>
              <w:t>6 peer mentor interviews</w:t>
            </w:r>
          </w:p>
        </w:tc>
        <w:tc>
          <w:tcPr>
            <w:tcW w:w="2325" w:type="dxa"/>
          </w:tcPr>
          <w:p w14:paraId="2DAAD58D" w14:textId="77777777" w:rsidR="00A20771" w:rsidRDefault="00A20771" w:rsidP="007B3188">
            <w:pPr>
              <w:tabs>
                <w:tab w:val="left" w:pos="1260"/>
              </w:tabs>
            </w:pPr>
            <w:r>
              <w:t xml:space="preserve">Southern Alberta, </w:t>
            </w:r>
          </w:p>
          <w:p w14:paraId="0DCF5E63" w14:textId="77777777" w:rsidR="00A20771" w:rsidRDefault="00A20771" w:rsidP="007B3188">
            <w:pPr>
              <w:tabs>
                <w:tab w:val="left" w:pos="1260"/>
              </w:tabs>
            </w:pPr>
            <w:r>
              <w:t xml:space="preserve">Canada </w:t>
            </w:r>
          </w:p>
        </w:tc>
      </w:tr>
      <w:tr w:rsidR="00A20771" w14:paraId="6ADDD574" w14:textId="77777777" w:rsidTr="007B3188">
        <w:tc>
          <w:tcPr>
            <w:tcW w:w="2324" w:type="dxa"/>
          </w:tcPr>
          <w:p w14:paraId="1F12780D" w14:textId="77777777" w:rsidR="00A20771" w:rsidRDefault="00A20771" w:rsidP="007B3188">
            <w:pPr>
              <w:tabs>
                <w:tab w:val="left" w:pos="1260"/>
              </w:tabs>
              <w:rPr>
                <w:sz w:val="21"/>
                <w:szCs w:val="21"/>
              </w:rPr>
            </w:pPr>
            <w:r w:rsidRPr="00156323">
              <w:rPr>
                <w:sz w:val="21"/>
                <w:szCs w:val="21"/>
              </w:rPr>
              <w:t>Young adults with chronic kidney disease: An exploration of their relationships and support networks</w:t>
            </w:r>
          </w:p>
          <w:p w14:paraId="22943E33" w14:textId="77777777" w:rsidR="00A20771" w:rsidRDefault="00A20771" w:rsidP="007B3188">
            <w:pPr>
              <w:tabs>
                <w:tab w:val="left" w:pos="1260"/>
              </w:tabs>
              <w:rPr>
                <w:sz w:val="21"/>
                <w:szCs w:val="21"/>
              </w:rPr>
            </w:pPr>
          </w:p>
          <w:p w14:paraId="2C22FC33" w14:textId="77777777" w:rsidR="00A20771" w:rsidRDefault="00A20771" w:rsidP="007B3188">
            <w:pPr>
              <w:tabs>
                <w:tab w:val="left" w:pos="1260"/>
              </w:tabs>
            </w:pPr>
            <w:r w:rsidRPr="00F22989">
              <w:rPr>
                <w:sz w:val="21"/>
                <w:szCs w:val="21"/>
              </w:rPr>
              <w:t>Coyne, Langham et al. 2019</w:t>
            </w:r>
            <w:r>
              <w:rPr>
                <w:sz w:val="21"/>
                <w:szCs w:val="21"/>
              </w:rPr>
              <w:t xml:space="preserve"> </w:t>
            </w:r>
            <w:r>
              <w:rPr>
                <w:sz w:val="21"/>
                <w:szCs w:val="21"/>
              </w:rPr>
              <w:fldChar w:fldCharType="begin">
                <w:fldData xml:space="preserve">PEVuZE5vdGU+PENpdGU+PEF1dGhvcj5Db3luZTwvQXV0aG9yPjxZZWFyPjIwMTk8L1llYXI+PFJl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==
</w:fldData>
              </w:fldChar>
            </w:r>
            <w:r>
              <w:rPr>
                <w:sz w:val="21"/>
                <w:szCs w:val="21"/>
              </w:rPr>
              <w:instrText xml:space="preserve"> ADDIN EN.CITE </w:instrText>
            </w:r>
            <w:r>
              <w:rPr>
                <w:sz w:val="21"/>
                <w:szCs w:val="21"/>
              </w:rPr>
              <w:fldChar w:fldCharType="begin">
                <w:fldData xml:space="preserve">PEVuZE5vdGU+PENpdGU+PEF1dGhvcj5Db3luZTwvQXV0aG9yPjxZZWFyPjIwMTk8L1llYXI+PFJl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==
</w:fldData>
              </w:fldChar>
            </w:r>
            <w:r>
              <w:rPr>
                <w:sz w:val="21"/>
                <w:szCs w:val="21"/>
              </w:rPr>
              <w:instrText xml:space="preserve"> ADDIN EN.CITE.DATA </w:instrText>
            </w:r>
            <w:r>
              <w:rPr>
                <w:sz w:val="21"/>
                <w:szCs w:val="21"/>
              </w:rPr>
            </w:r>
            <w:r>
              <w:rPr>
                <w:sz w:val="21"/>
                <w:szCs w:val="21"/>
              </w:rPr>
              <w:fldChar w:fldCharType="end"/>
            </w:r>
            <w:r>
              <w:rPr>
                <w:sz w:val="21"/>
                <w:szCs w:val="21"/>
              </w:rPr>
            </w:r>
            <w:r>
              <w:rPr>
                <w:sz w:val="21"/>
                <w:szCs w:val="21"/>
              </w:rPr>
              <w:fldChar w:fldCharType="separate"/>
            </w:r>
            <w:r>
              <w:rPr>
                <w:noProof/>
                <w:sz w:val="21"/>
                <w:szCs w:val="21"/>
              </w:rPr>
              <w:t>(53)</w:t>
            </w:r>
            <w:r>
              <w:rPr>
                <w:sz w:val="21"/>
                <w:szCs w:val="21"/>
              </w:rPr>
              <w:fldChar w:fldCharType="end"/>
            </w:r>
          </w:p>
        </w:tc>
        <w:tc>
          <w:tcPr>
            <w:tcW w:w="2324" w:type="dxa"/>
          </w:tcPr>
          <w:p w14:paraId="553209EA" w14:textId="77777777" w:rsidR="00A20771" w:rsidRDefault="00A20771" w:rsidP="007B3188">
            <w:pPr>
              <w:tabs>
                <w:tab w:val="left" w:pos="1260"/>
              </w:tabs>
            </w:pPr>
            <w:r>
              <w:t xml:space="preserve">n=14 </w:t>
            </w:r>
          </w:p>
          <w:p w14:paraId="7BB34A98" w14:textId="77777777" w:rsidR="00A20771" w:rsidRDefault="00A20771" w:rsidP="007B3188">
            <w:pPr>
              <w:tabs>
                <w:tab w:val="left" w:pos="1260"/>
              </w:tabs>
            </w:pPr>
            <w:r>
              <w:t xml:space="preserve">18-26 years (mean age 22) </w:t>
            </w:r>
          </w:p>
          <w:p w14:paraId="28419B56" w14:textId="77777777" w:rsidR="00A20771" w:rsidRDefault="00A20771" w:rsidP="007B3188">
            <w:pPr>
              <w:tabs>
                <w:tab w:val="left" w:pos="1260"/>
              </w:tabs>
            </w:pPr>
            <w:r>
              <w:t xml:space="preserve">8 men. </w:t>
            </w:r>
          </w:p>
          <w:p w14:paraId="77F0FE4B" w14:textId="77777777" w:rsidR="00A20771" w:rsidRDefault="00A20771" w:rsidP="007B3188">
            <w:pPr>
              <w:tabs>
                <w:tab w:val="left" w:pos="1260"/>
              </w:tabs>
            </w:pPr>
          </w:p>
          <w:p w14:paraId="73586B18" w14:textId="77777777" w:rsidR="00A20771" w:rsidRDefault="00A20771" w:rsidP="007B3188">
            <w:pPr>
              <w:tabs>
                <w:tab w:val="left" w:pos="1260"/>
              </w:tabs>
            </w:pPr>
            <w:r>
              <w:t xml:space="preserve">No other information described. </w:t>
            </w:r>
          </w:p>
        </w:tc>
        <w:tc>
          <w:tcPr>
            <w:tcW w:w="2325" w:type="dxa"/>
          </w:tcPr>
          <w:p w14:paraId="22116EA2" w14:textId="77777777" w:rsidR="00A20771" w:rsidRDefault="00A20771" w:rsidP="007B3188">
            <w:pPr>
              <w:tabs>
                <w:tab w:val="left" w:pos="1260"/>
              </w:tabs>
            </w:pPr>
            <w:r>
              <w:t>PLWCKD</w:t>
            </w:r>
          </w:p>
        </w:tc>
        <w:tc>
          <w:tcPr>
            <w:tcW w:w="2325" w:type="dxa"/>
          </w:tcPr>
          <w:p w14:paraId="11CDFA85" w14:textId="77777777" w:rsidR="00A20771" w:rsidRDefault="00A20771" w:rsidP="007B3188">
            <w:pPr>
              <w:tabs>
                <w:tab w:val="left" w:pos="1260"/>
              </w:tabs>
            </w:pPr>
            <w:r>
              <w:t>CKD 3-5</w:t>
            </w:r>
          </w:p>
          <w:p w14:paraId="2610869A" w14:textId="77777777" w:rsidR="00A20771" w:rsidRDefault="00A20771" w:rsidP="007B3188">
            <w:pPr>
              <w:tabs>
                <w:tab w:val="left" w:pos="1260"/>
              </w:tabs>
            </w:pPr>
          </w:p>
          <w:p w14:paraId="630883F5" w14:textId="77777777" w:rsidR="00A20771" w:rsidRDefault="00A20771" w:rsidP="007B3188">
            <w:pPr>
              <w:tabs>
                <w:tab w:val="left" w:pos="1260"/>
              </w:tabs>
            </w:pPr>
          </w:p>
          <w:p w14:paraId="58BB28D1" w14:textId="77777777" w:rsidR="00A20771" w:rsidRDefault="00A20771" w:rsidP="007B3188">
            <w:pPr>
              <w:tabs>
                <w:tab w:val="left" w:pos="1260"/>
              </w:tabs>
            </w:pPr>
            <w:r>
              <w:t xml:space="preserve">CKD clinic </w:t>
            </w:r>
          </w:p>
        </w:tc>
        <w:tc>
          <w:tcPr>
            <w:tcW w:w="2325" w:type="dxa"/>
          </w:tcPr>
          <w:p w14:paraId="1F19B976" w14:textId="77777777" w:rsidR="00A20771" w:rsidRDefault="00A20771" w:rsidP="007B3188">
            <w:pPr>
              <w:tabs>
                <w:tab w:val="left" w:pos="1260"/>
              </w:tabs>
            </w:pPr>
            <w:r>
              <w:t xml:space="preserve">Semi-structured interviews. </w:t>
            </w:r>
          </w:p>
        </w:tc>
        <w:tc>
          <w:tcPr>
            <w:tcW w:w="2325" w:type="dxa"/>
          </w:tcPr>
          <w:p w14:paraId="38ECAE0C" w14:textId="77777777" w:rsidR="00A20771" w:rsidRDefault="00A20771" w:rsidP="007B3188">
            <w:pPr>
              <w:tabs>
                <w:tab w:val="left" w:pos="1260"/>
              </w:tabs>
            </w:pPr>
            <w:r>
              <w:t xml:space="preserve">2 UK hospitals </w:t>
            </w:r>
          </w:p>
        </w:tc>
      </w:tr>
      <w:tr w:rsidR="00A20771" w14:paraId="047EE514" w14:textId="77777777" w:rsidTr="007B3188">
        <w:tc>
          <w:tcPr>
            <w:tcW w:w="2324" w:type="dxa"/>
          </w:tcPr>
          <w:p w14:paraId="5B52ADD6" w14:textId="77777777" w:rsidR="00A20771" w:rsidRDefault="00A20771" w:rsidP="007B3188">
            <w:pPr>
              <w:rPr>
                <w:sz w:val="21"/>
                <w:szCs w:val="21"/>
              </w:rPr>
            </w:pPr>
            <w:r w:rsidRPr="00156323">
              <w:rPr>
                <w:sz w:val="21"/>
                <w:szCs w:val="21"/>
              </w:rPr>
              <w:t xml:space="preserve">The Perspectives of Patients on </w:t>
            </w:r>
            <w:proofErr w:type="gramStart"/>
            <w:r w:rsidRPr="00156323">
              <w:rPr>
                <w:sz w:val="21"/>
                <w:szCs w:val="21"/>
              </w:rPr>
              <w:t>Health-Care</w:t>
            </w:r>
            <w:proofErr w:type="gramEnd"/>
            <w:r w:rsidRPr="00156323">
              <w:rPr>
                <w:sz w:val="21"/>
                <w:szCs w:val="21"/>
              </w:rPr>
              <w:t xml:space="preserve"> for Co-Morbid Diabetes and Chronic Kidney Disease: A Qualitative Study</w:t>
            </w:r>
          </w:p>
          <w:p w14:paraId="0DE3DDC3" w14:textId="77777777" w:rsidR="00A20771" w:rsidRDefault="00A20771" w:rsidP="007B3188">
            <w:pPr>
              <w:rPr>
                <w:sz w:val="21"/>
                <w:szCs w:val="21"/>
              </w:rPr>
            </w:pPr>
          </w:p>
          <w:p w14:paraId="79BF2E58" w14:textId="77777777" w:rsidR="00A20771" w:rsidRPr="00F22989" w:rsidRDefault="00A20771" w:rsidP="007B3188">
            <w:pPr>
              <w:rPr>
                <w:sz w:val="21"/>
                <w:szCs w:val="21"/>
              </w:rPr>
            </w:pPr>
            <w:r w:rsidRPr="00F22989">
              <w:rPr>
                <w:sz w:val="21"/>
                <w:szCs w:val="21"/>
              </w:rPr>
              <w:t>Lo, Ilic et al. 2016</w:t>
            </w:r>
            <w:r>
              <w:rPr>
                <w:sz w:val="21"/>
                <w:szCs w:val="21"/>
              </w:rPr>
              <w:t xml:space="preserve"> </w:t>
            </w:r>
          </w:p>
          <w:p w14:paraId="3661E220" w14:textId="77777777" w:rsidR="00A20771" w:rsidRDefault="00A20771" w:rsidP="007B3188">
            <w:pPr>
              <w:tabs>
                <w:tab w:val="left" w:pos="1260"/>
              </w:tabs>
            </w:pPr>
            <w:r>
              <w:fldChar w:fldCharType="begin">
                <w:fldData xml:space="preserve">PEVuZE5vdGU+PENpdGU+PEF1dGhvcj5MbzwvQXV0aG9yPjxZZWFyPjIwMTY8L1llYXI+PFJlY051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MbzwvQXV0aG9yPjxZZWFyPjIwMTY8L1llYXI+PFJlY051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49)</w:t>
            </w:r>
            <w:r>
              <w:fldChar w:fldCharType="end"/>
            </w:r>
          </w:p>
        </w:tc>
        <w:tc>
          <w:tcPr>
            <w:tcW w:w="2324" w:type="dxa"/>
          </w:tcPr>
          <w:p w14:paraId="642CBEB6" w14:textId="77777777" w:rsidR="00A20771" w:rsidRDefault="00A20771" w:rsidP="007B3188">
            <w:pPr>
              <w:tabs>
                <w:tab w:val="left" w:pos="1260"/>
              </w:tabs>
            </w:pPr>
            <w:r>
              <w:t>n= 66</w:t>
            </w:r>
          </w:p>
          <w:p w14:paraId="239D4B33" w14:textId="77777777" w:rsidR="00A20771" w:rsidRDefault="00A20771" w:rsidP="007B3188">
            <w:pPr>
              <w:tabs>
                <w:tab w:val="left" w:pos="1260"/>
              </w:tabs>
            </w:pPr>
            <w:r>
              <w:t>PLWCKD = 58</w:t>
            </w:r>
          </w:p>
          <w:p w14:paraId="645A9966" w14:textId="77777777" w:rsidR="00A20771" w:rsidRDefault="00A20771" w:rsidP="007B3188">
            <w:pPr>
              <w:tabs>
                <w:tab w:val="left" w:pos="1260"/>
              </w:tabs>
            </w:pPr>
            <w:r>
              <w:t xml:space="preserve">Age 48-84 (median 57) </w:t>
            </w:r>
          </w:p>
          <w:p w14:paraId="02BBCEE7" w14:textId="77777777" w:rsidR="00A20771" w:rsidRDefault="00A20771" w:rsidP="007B3188">
            <w:pPr>
              <w:tabs>
                <w:tab w:val="left" w:pos="1260"/>
              </w:tabs>
            </w:pPr>
            <w:r>
              <w:t xml:space="preserve">41% female </w:t>
            </w:r>
          </w:p>
          <w:p w14:paraId="79FD1628" w14:textId="77777777" w:rsidR="00A20771" w:rsidRDefault="00A20771" w:rsidP="007B3188">
            <w:pPr>
              <w:tabs>
                <w:tab w:val="left" w:pos="1260"/>
              </w:tabs>
            </w:pPr>
          </w:p>
          <w:p w14:paraId="7D47FD1B" w14:textId="77777777" w:rsidR="00A20771" w:rsidRDefault="00A20771" w:rsidP="007B3188">
            <w:pPr>
              <w:tabs>
                <w:tab w:val="left" w:pos="1260"/>
              </w:tabs>
            </w:pPr>
            <w:r>
              <w:t xml:space="preserve">CG = 8 </w:t>
            </w:r>
          </w:p>
          <w:p w14:paraId="4DC60066" w14:textId="77777777" w:rsidR="00A20771" w:rsidRDefault="00A20771" w:rsidP="007B3188">
            <w:pPr>
              <w:tabs>
                <w:tab w:val="left" w:pos="1260"/>
              </w:tabs>
            </w:pPr>
            <w:r>
              <w:t>Age 48-77 (median 66)</w:t>
            </w:r>
          </w:p>
          <w:p w14:paraId="400A322E" w14:textId="77777777" w:rsidR="00A20771" w:rsidRDefault="00A20771" w:rsidP="007B3188">
            <w:pPr>
              <w:tabs>
                <w:tab w:val="left" w:pos="1260"/>
              </w:tabs>
            </w:pPr>
            <w:r>
              <w:t>5 men, 3 women</w:t>
            </w:r>
          </w:p>
          <w:p w14:paraId="6233E27B" w14:textId="77777777" w:rsidR="00A20771" w:rsidRDefault="00A20771" w:rsidP="007B3188">
            <w:pPr>
              <w:tabs>
                <w:tab w:val="left" w:pos="1260"/>
              </w:tabs>
            </w:pPr>
          </w:p>
          <w:p w14:paraId="7B84655E" w14:textId="77777777" w:rsidR="00A20771" w:rsidRDefault="00A20771" w:rsidP="007B3188">
            <w:pPr>
              <w:tabs>
                <w:tab w:val="left" w:pos="1260"/>
              </w:tabs>
            </w:pPr>
            <w:r>
              <w:t xml:space="preserve">Only participants in semi-structured interviews described. </w:t>
            </w:r>
          </w:p>
          <w:p w14:paraId="2131BB70" w14:textId="77777777" w:rsidR="00A20771" w:rsidRDefault="00A20771" w:rsidP="007B3188">
            <w:pPr>
              <w:tabs>
                <w:tab w:val="left" w:pos="1260"/>
              </w:tabs>
            </w:pPr>
            <w:r>
              <w:t xml:space="preserve">Only ethnicity described. </w:t>
            </w:r>
          </w:p>
          <w:p w14:paraId="0BF08DEF" w14:textId="77777777" w:rsidR="00A20771" w:rsidRDefault="00A20771" w:rsidP="007B3188">
            <w:pPr>
              <w:tabs>
                <w:tab w:val="left" w:pos="1260"/>
              </w:tabs>
            </w:pPr>
            <w:proofErr w:type="gramStart"/>
            <w:r>
              <w:t>5  Caucasian</w:t>
            </w:r>
            <w:proofErr w:type="gramEnd"/>
            <w:r>
              <w:t xml:space="preserve">, 2 Asian, 1 south Asian. </w:t>
            </w:r>
          </w:p>
        </w:tc>
        <w:tc>
          <w:tcPr>
            <w:tcW w:w="2325" w:type="dxa"/>
          </w:tcPr>
          <w:p w14:paraId="2681BFED" w14:textId="77777777" w:rsidR="00A20771" w:rsidRDefault="00A20771" w:rsidP="007B3188">
            <w:pPr>
              <w:tabs>
                <w:tab w:val="left" w:pos="1260"/>
              </w:tabs>
            </w:pPr>
            <w:r>
              <w:lastRenderedPageBreak/>
              <w:t>PLWCKD</w:t>
            </w:r>
          </w:p>
          <w:p w14:paraId="5AACA01E" w14:textId="77777777" w:rsidR="00A20771" w:rsidRDefault="00A20771" w:rsidP="007B3188">
            <w:pPr>
              <w:tabs>
                <w:tab w:val="left" w:pos="1260"/>
              </w:tabs>
            </w:pPr>
            <w:r>
              <w:t>CG</w:t>
            </w:r>
          </w:p>
        </w:tc>
        <w:tc>
          <w:tcPr>
            <w:tcW w:w="2325" w:type="dxa"/>
          </w:tcPr>
          <w:p w14:paraId="2B878181" w14:textId="77777777" w:rsidR="00A20771" w:rsidRDefault="00A20771" w:rsidP="007B3188">
            <w:pPr>
              <w:tabs>
                <w:tab w:val="left" w:pos="1260"/>
              </w:tabs>
            </w:pPr>
            <w:r>
              <w:t>CKD 3-5</w:t>
            </w:r>
          </w:p>
          <w:p w14:paraId="08800D34" w14:textId="77777777" w:rsidR="00A20771" w:rsidRDefault="00A20771" w:rsidP="007B3188">
            <w:pPr>
              <w:tabs>
                <w:tab w:val="left" w:pos="1260"/>
              </w:tabs>
            </w:pPr>
            <w:r>
              <w:t>39% non-dialysis</w:t>
            </w:r>
          </w:p>
          <w:p w14:paraId="3387477A" w14:textId="77777777" w:rsidR="00A20771" w:rsidRDefault="00A20771" w:rsidP="007B3188">
            <w:pPr>
              <w:tabs>
                <w:tab w:val="left" w:pos="1260"/>
              </w:tabs>
            </w:pPr>
            <w:r>
              <w:t>19% HD</w:t>
            </w:r>
          </w:p>
          <w:p w14:paraId="67CDE703" w14:textId="77777777" w:rsidR="00A20771" w:rsidRDefault="00A20771" w:rsidP="007B3188">
            <w:pPr>
              <w:tabs>
                <w:tab w:val="left" w:pos="1260"/>
              </w:tabs>
            </w:pPr>
            <w:r>
              <w:t>13% HHD</w:t>
            </w:r>
          </w:p>
          <w:p w14:paraId="61245A2B" w14:textId="77777777" w:rsidR="00A20771" w:rsidRDefault="00A20771" w:rsidP="007B3188">
            <w:pPr>
              <w:tabs>
                <w:tab w:val="left" w:pos="1260"/>
              </w:tabs>
            </w:pPr>
            <w:r>
              <w:t>6% PD</w:t>
            </w:r>
          </w:p>
          <w:p w14:paraId="4AA41C08" w14:textId="77777777" w:rsidR="00A20771" w:rsidRDefault="00A20771" w:rsidP="007B3188">
            <w:pPr>
              <w:tabs>
                <w:tab w:val="left" w:pos="1260"/>
              </w:tabs>
            </w:pPr>
          </w:p>
          <w:p w14:paraId="14D434C7" w14:textId="77777777" w:rsidR="00A20771" w:rsidRDefault="00A20771" w:rsidP="007B3188">
            <w:pPr>
              <w:tabs>
                <w:tab w:val="left" w:pos="1260"/>
              </w:tabs>
            </w:pPr>
            <w:r>
              <w:t xml:space="preserve">CKD clinic </w:t>
            </w:r>
          </w:p>
        </w:tc>
        <w:tc>
          <w:tcPr>
            <w:tcW w:w="2325" w:type="dxa"/>
          </w:tcPr>
          <w:p w14:paraId="2BF96FEA" w14:textId="77777777" w:rsidR="00A20771" w:rsidRDefault="00A20771" w:rsidP="007B3188">
            <w:pPr>
              <w:tabs>
                <w:tab w:val="left" w:pos="1260"/>
              </w:tabs>
            </w:pPr>
            <w:r>
              <w:t xml:space="preserve">Focus groups </w:t>
            </w:r>
          </w:p>
          <w:p w14:paraId="1B4731A3" w14:textId="77777777" w:rsidR="00A20771" w:rsidRDefault="00A20771" w:rsidP="007B3188">
            <w:pPr>
              <w:tabs>
                <w:tab w:val="left" w:pos="1260"/>
              </w:tabs>
            </w:pPr>
            <w:r>
              <w:t xml:space="preserve">Semi-structured interviews </w:t>
            </w:r>
          </w:p>
        </w:tc>
        <w:tc>
          <w:tcPr>
            <w:tcW w:w="2325" w:type="dxa"/>
          </w:tcPr>
          <w:p w14:paraId="1547F496" w14:textId="77777777" w:rsidR="00A20771" w:rsidRDefault="00A20771" w:rsidP="007B3188">
            <w:pPr>
              <w:tabs>
                <w:tab w:val="left" w:pos="1260"/>
              </w:tabs>
            </w:pPr>
            <w:r>
              <w:t xml:space="preserve">4 tertiary hospitals from 2 large Australian cities. </w:t>
            </w:r>
          </w:p>
        </w:tc>
      </w:tr>
      <w:tr w:rsidR="00A20771" w14:paraId="0EE26E55" w14:textId="77777777" w:rsidTr="007B3188">
        <w:tc>
          <w:tcPr>
            <w:tcW w:w="2324" w:type="dxa"/>
          </w:tcPr>
          <w:p w14:paraId="1326E7CA" w14:textId="77777777" w:rsidR="00A20771" w:rsidRDefault="00A20771" w:rsidP="007B3188">
            <w:pPr>
              <w:tabs>
                <w:tab w:val="left" w:pos="1260"/>
              </w:tabs>
              <w:rPr>
                <w:sz w:val="21"/>
                <w:szCs w:val="21"/>
              </w:rPr>
            </w:pPr>
            <w:r w:rsidRPr="00B72C4A">
              <w:rPr>
                <w:sz w:val="21"/>
                <w:szCs w:val="21"/>
              </w:rPr>
              <w:t>Patients' and kidney care team's perspectives of treatment burden and capacity in older people with chronic kidney disease: a qualitative study</w:t>
            </w:r>
            <w:r w:rsidRPr="00B72C4A">
              <w:rPr>
                <w:sz w:val="21"/>
                <w:szCs w:val="21"/>
              </w:rPr>
              <w:cr/>
            </w:r>
          </w:p>
          <w:p w14:paraId="5696FAB6" w14:textId="77777777" w:rsidR="00A20771" w:rsidRDefault="00A20771" w:rsidP="007B3188">
            <w:pPr>
              <w:tabs>
                <w:tab w:val="left" w:pos="1260"/>
              </w:tabs>
              <w:rPr>
                <w:sz w:val="21"/>
                <w:szCs w:val="21"/>
              </w:rPr>
            </w:pPr>
          </w:p>
          <w:p w14:paraId="791CF925" w14:textId="77777777" w:rsidR="00A20771" w:rsidRDefault="00A20771" w:rsidP="007B3188">
            <w:pPr>
              <w:tabs>
                <w:tab w:val="left" w:pos="1260"/>
              </w:tabs>
            </w:pPr>
            <w:proofErr w:type="spellStart"/>
            <w:r w:rsidRPr="00F22989">
              <w:rPr>
                <w:sz w:val="21"/>
                <w:szCs w:val="21"/>
              </w:rPr>
              <w:t>Hounkpatin</w:t>
            </w:r>
            <w:proofErr w:type="spellEnd"/>
            <w:r w:rsidRPr="00F22989">
              <w:rPr>
                <w:sz w:val="21"/>
                <w:szCs w:val="21"/>
              </w:rPr>
              <w:t>, Leydon et al. 2020</w:t>
            </w:r>
            <w:r>
              <w:rPr>
                <w:sz w:val="21"/>
                <w:szCs w:val="21"/>
              </w:rPr>
              <w:t xml:space="preserve"> </w:t>
            </w:r>
            <w:r>
              <w:rPr>
                <w:sz w:val="21"/>
                <w:szCs w:val="21"/>
              </w:rPr>
              <w:fldChar w:fldCharType="begin">
                <w:fldData xml:space="preserve">PEVuZE5vdGU+PENpdGU+PEF1dGhvcj5Ib3Vua3BhdGluPC9BdXRob3I+PFllYXI+MjAyMDwvWWVh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</w:fldData>
              </w:fldChar>
            </w:r>
            <w:r>
              <w:rPr>
                <w:sz w:val="21"/>
                <w:szCs w:val="21"/>
              </w:rPr>
              <w:instrText xml:space="preserve"> ADDIN EN.CITE </w:instrText>
            </w:r>
            <w:r>
              <w:rPr>
                <w:sz w:val="21"/>
                <w:szCs w:val="21"/>
              </w:rPr>
              <w:fldChar w:fldCharType="begin">
                <w:fldData xml:space="preserve">PEVuZE5vdGU+PENpdGU+PEF1dGhvcj5Ib3Vua3BhdGluPC9BdXRob3I+PFllYXI+MjAyMDwvWWVh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</w:fldData>
              </w:fldChar>
            </w:r>
            <w:r>
              <w:rPr>
                <w:sz w:val="21"/>
                <w:szCs w:val="21"/>
              </w:rPr>
              <w:instrText xml:space="preserve"> ADDIN EN.CITE.DATA </w:instrText>
            </w:r>
            <w:r>
              <w:rPr>
                <w:sz w:val="21"/>
                <w:szCs w:val="21"/>
              </w:rPr>
            </w:r>
            <w:r>
              <w:rPr>
                <w:sz w:val="21"/>
                <w:szCs w:val="21"/>
              </w:rPr>
              <w:fldChar w:fldCharType="end"/>
            </w:r>
            <w:r>
              <w:rPr>
                <w:sz w:val="21"/>
                <w:szCs w:val="21"/>
              </w:rPr>
            </w:r>
            <w:r>
              <w:rPr>
                <w:sz w:val="21"/>
                <w:szCs w:val="21"/>
              </w:rPr>
              <w:fldChar w:fldCharType="separate"/>
            </w:r>
            <w:r>
              <w:rPr>
                <w:noProof/>
                <w:sz w:val="21"/>
                <w:szCs w:val="21"/>
              </w:rPr>
              <w:t>(47)</w:t>
            </w:r>
            <w:r>
              <w:rPr>
                <w:sz w:val="21"/>
                <w:szCs w:val="21"/>
              </w:rPr>
              <w:fldChar w:fldCharType="end"/>
            </w:r>
          </w:p>
        </w:tc>
        <w:tc>
          <w:tcPr>
            <w:tcW w:w="2324" w:type="dxa"/>
          </w:tcPr>
          <w:p w14:paraId="678F0942" w14:textId="77777777" w:rsidR="00A20771" w:rsidRDefault="00A20771" w:rsidP="007B3188">
            <w:pPr>
              <w:tabs>
                <w:tab w:val="left" w:pos="1260"/>
              </w:tabs>
            </w:pPr>
            <w:r>
              <w:t>n=39</w:t>
            </w:r>
          </w:p>
          <w:p w14:paraId="75631CE3" w14:textId="77777777" w:rsidR="00A20771" w:rsidRDefault="00A20771" w:rsidP="007B3188">
            <w:pPr>
              <w:tabs>
                <w:tab w:val="left" w:pos="1260"/>
              </w:tabs>
            </w:pPr>
            <w:r>
              <w:t>PLWCKD =29</w:t>
            </w:r>
          </w:p>
          <w:p w14:paraId="76583097" w14:textId="77777777" w:rsidR="00A20771" w:rsidRDefault="00A20771" w:rsidP="007B3188">
            <w:pPr>
              <w:tabs>
                <w:tab w:val="left" w:pos="1260"/>
              </w:tabs>
            </w:pPr>
            <w:r>
              <w:t xml:space="preserve">55% men, </w:t>
            </w:r>
          </w:p>
          <w:p w14:paraId="304D0213" w14:textId="77777777" w:rsidR="00A20771" w:rsidRDefault="00A20771" w:rsidP="007B3188">
            <w:pPr>
              <w:tabs>
                <w:tab w:val="left" w:pos="1260"/>
              </w:tabs>
            </w:pPr>
            <w:r>
              <w:t>45% women</w:t>
            </w:r>
          </w:p>
          <w:p w14:paraId="15555810" w14:textId="77777777" w:rsidR="00A20771" w:rsidRDefault="00A20771" w:rsidP="007B3188">
            <w:pPr>
              <w:tabs>
                <w:tab w:val="left" w:pos="1260"/>
              </w:tabs>
            </w:pPr>
            <w:r>
              <w:t xml:space="preserve">Aged 60-90 </w:t>
            </w:r>
          </w:p>
          <w:p w14:paraId="06202A65" w14:textId="77777777" w:rsidR="00A20771" w:rsidRDefault="00A20771" w:rsidP="007B3188">
            <w:pPr>
              <w:tabs>
                <w:tab w:val="left" w:pos="1260"/>
              </w:tabs>
            </w:pPr>
            <w:r>
              <w:t xml:space="preserve">97% white </w:t>
            </w:r>
          </w:p>
          <w:p w14:paraId="1B070A3C" w14:textId="77777777" w:rsidR="00A20771" w:rsidRDefault="00A20771" w:rsidP="007B3188">
            <w:pPr>
              <w:tabs>
                <w:tab w:val="left" w:pos="1260"/>
              </w:tabs>
            </w:pPr>
            <w:r>
              <w:t>73% married or living with partner</w:t>
            </w:r>
          </w:p>
          <w:p w14:paraId="78205358" w14:textId="77777777" w:rsidR="00A20771" w:rsidRDefault="00A20771" w:rsidP="007B3188">
            <w:pPr>
              <w:tabs>
                <w:tab w:val="left" w:pos="1260"/>
              </w:tabs>
            </w:pPr>
            <w:r>
              <w:t>Clinicians =10</w:t>
            </w:r>
          </w:p>
          <w:p w14:paraId="0B2A55FA" w14:textId="77777777" w:rsidR="00A20771" w:rsidRDefault="00A20771" w:rsidP="007B3188">
            <w:pPr>
              <w:tabs>
                <w:tab w:val="left" w:pos="1260"/>
              </w:tabs>
            </w:pPr>
            <w:r>
              <w:t xml:space="preserve">90% female, 20% consultant nephrologist </w:t>
            </w:r>
          </w:p>
          <w:p w14:paraId="723106CC" w14:textId="77777777" w:rsidR="00A20771" w:rsidRDefault="00A20771" w:rsidP="007B3188">
            <w:pPr>
              <w:tabs>
                <w:tab w:val="left" w:pos="1260"/>
              </w:tabs>
            </w:pPr>
            <w:r>
              <w:t>40% renal nurse specialist</w:t>
            </w:r>
          </w:p>
          <w:p w14:paraId="5DDEBC0A" w14:textId="77777777" w:rsidR="00A20771" w:rsidRDefault="00A20771" w:rsidP="007B3188">
            <w:pPr>
              <w:tabs>
                <w:tab w:val="left" w:pos="1260"/>
              </w:tabs>
            </w:pPr>
            <w:r>
              <w:t>20% renal dieticians</w:t>
            </w:r>
          </w:p>
          <w:p w14:paraId="44E0B641" w14:textId="77777777" w:rsidR="00A20771" w:rsidRDefault="00A20771" w:rsidP="007B3188">
            <w:pPr>
              <w:tabs>
                <w:tab w:val="left" w:pos="1260"/>
              </w:tabs>
            </w:pPr>
            <w:r>
              <w:t>10% renal pharmacist</w:t>
            </w:r>
          </w:p>
          <w:p w14:paraId="7BBCC7A8" w14:textId="77777777" w:rsidR="00A20771" w:rsidRDefault="00A20771" w:rsidP="007B3188">
            <w:pPr>
              <w:tabs>
                <w:tab w:val="left" w:pos="1260"/>
              </w:tabs>
            </w:pPr>
          </w:p>
          <w:p w14:paraId="14447564" w14:textId="77777777" w:rsidR="00A20771" w:rsidRDefault="00A20771" w:rsidP="007B3188">
            <w:pPr>
              <w:tabs>
                <w:tab w:val="left" w:pos="1260"/>
              </w:tabs>
            </w:pPr>
            <w:r>
              <w:t xml:space="preserve">48% secondary school education </w:t>
            </w:r>
          </w:p>
          <w:p w14:paraId="21582C76" w14:textId="77777777" w:rsidR="00A20771" w:rsidRDefault="00A20771" w:rsidP="007B3188">
            <w:pPr>
              <w:tabs>
                <w:tab w:val="left" w:pos="1260"/>
              </w:tabs>
            </w:pPr>
            <w:r>
              <w:t xml:space="preserve">27% </w:t>
            </w:r>
            <w:proofErr w:type="spellStart"/>
            <w:r>
              <w:t>post secondary</w:t>
            </w:r>
            <w:proofErr w:type="spellEnd"/>
            <w:r>
              <w:t xml:space="preserve"> school training</w:t>
            </w:r>
          </w:p>
          <w:p w14:paraId="4EAE6802" w14:textId="77777777" w:rsidR="00A20771" w:rsidRDefault="00A20771" w:rsidP="007B3188">
            <w:pPr>
              <w:tabs>
                <w:tab w:val="left" w:pos="1260"/>
              </w:tabs>
            </w:pPr>
            <w:r>
              <w:t xml:space="preserve">25% degree.  </w:t>
            </w:r>
          </w:p>
          <w:p w14:paraId="13D8F6F6" w14:textId="77777777" w:rsidR="00A20771" w:rsidRDefault="00A20771" w:rsidP="00A20771">
            <w:pPr>
              <w:pStyle w:val="ListParagraph"/>
              <w:numPr>
                <w:ilvl w:val="0"/>
                <w:numId w:val="1"/>
              </w:numPr>
              <w:tabs>
                <w:tab w:val="left" w:pos="1260"/>
              </w:tabs>
            </w:pPr>
            <w:r>
              <w:t xml:space="preserve">Education not separated </w:t>
            </w:r>
            <w:r>
              <w:lastRenderedPageBreak/>
              <w:t xml:space="preserve">between pt and clinicians. </w:t>
            </w:r>
          </w:p>
        </w:tc>
        <w:tc>
          <w:tcPr>
            <w:tcW w:w="2325" w:type="dxa"/>
          </w:tcPr>
          <w:p w14:paraId="0586F3DE" w14:textId="77777777" w:rsidR="00A20771" w:rsidRDefault="00A20771" w:rsidP="007B3188">
            <w:pPr>
              <w:tabs>
                <w:tab w:val="left" w:pos="1260"/>
              </w:tabs>
            </w:pPr>
            <w:r>
              <w:lastRenderedPageBreak/>
              <w:t xml:space="preserve">PLWCKD </w:t>
            </w:r>
          </w:p>
          <w:p w14:paraId="25463D7A" w14:textId="77777777" w:rsidR="00A20771" w:rsidRDefault="00A20771" w:rsidP="007B3188">
            <w:pPr>
              <w:tabs>
                <w:tab w:val="left" w:pos="1260"/>
              </w:tabs>
            </w:pPr>
            <w:r>
              <w:t xml:space="preserve">Clinicians </w:t>
            </w:r>
          </w:p>
        </w:tc>
        <w:tc>
          <w:tcPr>
            <w:tcW w:w="2325" w:type="dxa"/>
          </w:tcPr>
          <w:p w14:paraId="12B14325" w14:textId="77777777" w:rsidR="00A20771" w:rsidRDefault="00A20771" w:rsidP="007B3188">
            <w:pPr>
              <w:tabs>
                <w:tab w:val="left" w:pos="1260"/>
              </w:tabs>
            </w:pPr>
            <w:r>
              <w:t xml:space="preserve">CKD 3-5 </w:t>
            </w:r>
          </w:p>
          <w:p w14:paraId="3569A368" w14:textId="77777777" w:rsidR="00A20771" w:rsidRDefault="00A20771" w:rsidP="007B3188">
            <w:pPr>
              <w:tabs>
                <w:tab w:val="left" w:pos="1260"/>
              </w:tabs>
            </w:pPr>
            <w:r>
              <w:t>Pre dialysis 100%</w:t>
            </w:r>
          </w:p>
          <w:p w14:paraId="30AE92C4" w14:textId="77777777" w:rsidR="00A20771" w:rsidRDefault="00A20771" w:rsidP="007B3188">
            <w:pPr>
              <w:tabs>
                <w:tab w:val="left" w:pos="1260"/>
              </w:tabs>
            </w:pPr>
            <w:r>
              <w:t>38% CKD 3</w:t>
            </w:r>
          </w:p>
          <w:p w14:paraId="344135B5" w14:textId="77777777" w:rsidR="00A20771" w:rsidRDefault="00A20771" w:rsidP="007B3188">
            <w:pPr>
              <w:tabs>
                <w:tab w:val="left" w:pos="1260"/>
              </w:tabs>
            </w:pPr>
            <w:r>
              <w:t>41 % CKD 4</w:t>
            </w:r>
          </w:p>
          <w:p w14:paraId="44B625B0" w14:textId="77777777" w:rsidR="00A20771" w:rsidRDefault="00A20771" w:rsidP="007B3188">
            <w:pPr>
              <w:tabs>
                <w:tab w:val="left" w:pos="1260"/>
              </w:tabs>
            </w:pPr>
            <w:r>
              <w:t>21 % CKD 5</w:t>
            </w:r>
          </w:p>
          <w:p w14:paraId="1AD0AEFA" w14:textId="77777777" w:rsidR="00A20771" w:rsidRDefault="00A20771" w:rsidP="007B3188">
            <w:pPr>
              <w:tabs>
                <w:tab w:val="left" w:pos="1260"/>
              </w:tabs>
            </w:pPr>
          </w:p>
          <w:p w14:paraId="52D55EB9" w14:textId="77777777" w:rsidR="00A20771" w:rsidRDefault="00A20771" w:rsidP="007B3188">
            <w:pPr>
              <w:tabs>
                <w:tab w:val="left" w:pos="1260"/>
              </w:tabs>
            </w:pPr>
            <w:r>
              <w:t>2 GP surgeries (11 PLWCKD</w:t>
            </w:r>
            <w:proofErr w:type="gramStart"/>
            <w:r>
              <w:t>) ,</w:t>
            </w:r>
            <w:proofErr w:type="gramEnd"/>
            <w:r>
              <w:t xml:space="preserve"> 2 CKD clinics (18 PLWCKD) </w:t>
            </w:r>
          </w:p>
          <w:p w14:paraId="5E9FB7FF" w14:textId="77777777" w:rsidR="00A20771" w:rsidRDefault="00A20771" w:rsidP="007B3188">
            <w:pPr>
              <w:tabs>
                <w:tab w:val="left" w:pos="1260"/>
              </w:tabs>
            </w:pPr>
          </w:p>
        </w:tc>
        <w:tc>
          <w:tcPr>
            <w:tcW w:w="2325" w:type="dxa"/>
          </w:tcPr>
          <w:p w14:paraId="306294D8" w14:textId="77777777" w:rsidR="00A20771" w:rsidRDefault="00A20771" w:rsidP="007B3188">
            <w:pPr>
              <w:tabs>
                <w:tab w:val="left" w:pos="1260"/>
              </w:tabs>
            </w:pPr>
            <w:r>
              <w:t xml:space="preserve">Semi-structured interviews (PLWCKD) </w:t>
            </w:r>
          </w:p>
          <w:p w14:paraId="50F4E8D3" w14:textId="77777777" w:rsidR="00A20771" w:rsidRDefault="00A20771" w:rsidP="007B3188">
            <w:pPr>
              <w:tabs>
                <w:tab w:val="left" w:pos="1260"/>
              </w:tabs>
            </w:pPr>
            <w:r>
              <w:t xml:space="preserve">Focus groups (Clinicians) </w:t>
            </w:r>
          </w:p>
        </w:tc>
        <w:tc>
          <w:tcPr>
            <w:tcW w:w="2325" w:type="dxa"/>
          </w:tcPr>
          <w:p w14:paraId="5E94D5FF" w14:textId="77777777" w:rsidR="00A20771" w:rsidRDefault="00A20771" w:rsidP="007B3188">
            <w:pPr>
              <w:tabs>
                <w:tab w:val="left" w:pos="1260"/>
              </w:tabs>
            </w:pPr>
            <w:r>
              <w:t>UK</w:t>
            </w:r>
          </w:p>
        </w:tc>
      </w:tr>
      <w:tr w:rsidR="00A20771" w14:paraId="151D7A39" w14:textId="77777777" w:rsidTr="007B3188">
        <w:tc>
          <w:tcPr>
            <w:tcW w:w="2324" w:type="dxa"/>
          </w:tcPr>
          <w:p w14:paraId="1FAF6C6D" w14:textId="77777777" w:rsidR="00A20771" w:rsidRDefault="00A20771" w:rsidP="007B3188">
            <w:pPr>
              <w:tabs>
                <w:tab w:val="left" w:pos="1260"/>
              </w:tabs>
              <w:rPr>
                <w:sz w:val="21"/>
                <w:szCs w:val="21"/>
              </w:rPr>
            </w:pPr>
            <w:r w:rsidRPr="00CC001D">
              <w:rPr>
                <w:sz w:val="21"/>
                <w:szCs w:val="21"/>
              </w:rPr>
              <w:t>Treatment Decision Making for Older Kidney Patients during COVID-19</w:t>
            </w:r>
          </w:p>
          <w:p w14:paraId="27DF5842" w14:textId="77777777" w:rsidR="00A20771" w:rsidRDefault="00A20771" w:rsidP="007B3188">
            <w:pPr>
              <w:tabs>
                <w:tab w:val="left" w:pos="1260"/>
              </w:tabs>
              <w:rPr>
                <w:sz w:val="21"/>
                <w:szCs w:val="21"/>
              </w:rPr>
            </w:pPr>
          </w:p>
          <w:p w14:paraId="3E499A78" w14:textId="77777777" w:rsidR="00A20771" w:rsidRDefault="00A20771" w:rsidP="007B3188">
            <w:pPr>
              <w:tabs>
                <w:tab w:val="left" w:pos="1260"/>
              </w:tabs>
            </w:pPr>
            <w:proofErr w:type="spellStart"/>
            <w:r w:rsidRPr="00F22989">
              <w:rPr>
                <w:sz w:val="21"/>
                <w:szCs w:val="21"/>
              </w:rPr>
              <w:t>Porte</w:t>
            </w:r>
            <w:r>
              <w:rPr>
                <w:sz w:val="21"/>
                <w:szCs w:val="21"/>
              </w:rPr>
              <w:t>n</w:t>
            </w:r>
            <w:r w:rsidRPr="00F22989">
              <w:rPr>
                <w:sz w:val="21"/>
                <w:szCs w:val="21"/>
              </w:rPr>
              <w:t>y</w:t>
            </w:r>
            <w:proofErr w:type="spellEnd"/>
            <w:r w:rsidRPr="00F22989">
              <w:rPr>
                <w:sz w:val="21"/>
                <w:szCs w:val="21"/>
              </w:rPr>
              <w:t>, Gonzales et al. 2022.</w:t>
            </w:r>
            <w:r>
              <w:rPr>
                <w:sz w:val="21"/>
                <w:szCs w:val="21"/>
              </w:rPr>
              <w:t xml:space="preserve"> </w:t>
            </w:r>
            <w:r>
              <w:rPr>
                <w:sz w:val="21"/>
                <w:szCs w:val="21"/>
              </w:rPr>
              <w:fldChar w:fldCharType="begin">
                <w:fldData xml:space="preserve">PEVuZE5vdGU+PENpdGU+PEF1dGhvcj5Qb3J0ZW55PC9BdXRob3I+PFllYXI+MjAyMjwvWWVhcj48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</w:fldData>
              </w:fldChar>
            </w:r>
            <w:r>
              <w:rPr>
                <w:sz w:val="21"/>
                <w:szCs w:val="21"/>
              </w:rPr>
              <w:instrText xml:space="preserve"> ADDIN EN.CITE </w:instrText>
            </w:r>
            <w:r>
              <w:rPr>
                <w:sz w:val="21"/>
                <w:szCs w:val="21"/>
              </w:rPr>
              <w:fldChar w:fldCharType="begin">
                <w:fldData xml:space="preserve">PEVuZE5vdGU+PENpdGU+PEF1dGhvcj5Qb3J0ZW55PC9BdXRob3I+PFllYXI+MjAyMjwvWWVhcj48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</w:fldData>
              </w:fldChar>
            </w:r>
            <w:r>
              <w:rPr>
                <w:sz w:val="21"/>
                <w:szCs w:val="21"/>
              </w:rPr>
              <w:instrText xml:space="preserve"> ADDIN EN.CITE.DATA </w:instrText>
            </w:r>
            <w:r>
              <w:rPr>
                <w:sz w:val="21"/>
                <w:szCs w:val="21"/>
              </w:rPr>
            </w:r>
            <w:r>
              <w:rPr>
                <w:sz w:val="21"/>
                <w:szCs w:val="21"/>
              </w:rPr>
              <w:fldChar w:fldCharType="end"/>
            </w:r>
            <w:r>
              <w:rPr>
                <w:sz w:val="21"/>
                <w:szCs w:val="21"/>
              </w:rPr>
            </w:r>
            <w:r>
              <w:rPr>
                <w:sz w:val="21"/>
                <w:szCs w:val="21"/>
              </w:rPr>
              <w:fldChar w:fldCharType="separate"/>
            </w:r>
            <w:r>
              <w:rPr>
                <w:noProof/>
                <w:sz w:val="21"/>
                <w:szCs w:val="21"/>
              </w:rPr>
              <w:t>(50)</w:t>
            </w:r>
            <w:r>
              <w:rPr>
                <w:sz w:val="21"/>
                <w:szCs w:val="21"/>
              </w:rPr>
              <w:fldChar w:fldCharType="end"/>
            </w:r>
          </w:p>
        </w:tc>
        <w:tc>
          <w:tcPr>
            <w:tcW w:w="2324" w:type="dxa"/>
          </w:tcPr>
          <w:p w14:paraId="28B7B3CE" w14:textId="77777777" w:rsidR="00A20771" w:rsidRDefault="00A20771" w:rsidP="007B3188">
            <w:pPr>
              <w:tabs>
                <w:tab w:val="left" w:pos="1260"/>
              </w:tabs>
            </w:pPr>
            <w:r>
              <w:t>n=76</w:t>
            </w:r>
          </w:p>
          <w:p w14:paraId="2A79A0E2" w14:textId="77777777" w:rsidR="00A20771" w:rsidRDefault="00A20771" w:rsidP="007B3188">
            <w:pPr>
              <w:tabs>
                <w:tab w:val="left" w:pos="1260"/>
              </w:tabs>
            </w:pPr>
            <w:r>
              <w:t xml:space="preserve">39 PLWCKD (56% </w:t>
            </w:r>
            <w:proofErr w:type="spellStart"/>
            <w:r>
              <w:t>non white</w:t>
            </w:r>
            <w:proofErr w:type="spellEnd"/>
            <w:r>
              <w:t>) (70-90+) (59% women)</w:t>
            </w:r>
          </w:p>
          <w:p w14:paraId="171DB6AD" w14:textId="77777777" w:rsidR="00A20771" w:rsidRDefault="00A20771" w:rsidP="007B3188">
            <w:pPr>
              <w:tabs>
                <w:tab w:val="left" w:pos="1260"/>
              </w:tabs>
            </w:pPr>
            <w:r>
              <w:t xml:space="preserve">17 CG (40-89) (71% women)  </w:t>
            </w:r>
          </w:p>
          <w:p w14:paraId="69F5C3A4" w14:textId="77777777" w:rsidR="00A20771" w:rsidRDefault="00A20771" w:rsidP="007B3188">
            <w:pPr>
              <w:tabs>
                <w:tab w:val="left" w:pos="1260"/>
              </w:tabs>
            </w:pPr>
            <w:r>
              <w:t xml:space="preserve">20 Clinicians (85% nephrologists) </w:t>
            </w:r>
          </w:p>
          <w:p w14:paraId="145F5EA5" w14:textId="77777777" w:rsidR="00A20771" w:rsidRDefault="00A20771" w:rsidP="007B3188">
            <w:pPr>
              <w:tabs>
                <w:tab w:val="left" w:pos="1260"/>
              </w:tabs>
            </w:pPr>
          </w:p>
          <w:p w14:paraId="29BEA148" w14:textId="77777777" w:rsidR="00A20771" w:rsidRDefault="00A20771" w:rsidP="007B3188">
            <w:pPr>
              <w:tabs>
                <w:tab w:val="left" w:pos="1260"/>
              </w:tabs>
            </w:pPr>
            <w:r>
              <w:t>Patient- 56% white</w:t>
            </w:r>
          </w:p>
          <w:p w14:paraId="113E099F" w14:textId="77777777" w:rsidR="00A20771" w:rsidRDefault="00A20771" w:rsidP="007B3188">
            <w:pPr>
              <w:tabs>
                <w:tab w:val="left" w:pos="1260"/>
              </w:tabs>
            </w:pPr>
            <w:r>
              <w:t>33</w:t>
            </w:r>
            <w:proofErr w:type="gramStart"/>
            <w:r>
              <w:t>%  black</w:t>
            </w:r>
            <w:proofErr w:type="gramEnd"/>
            <w:r>
              <w:t xml:space="preserve"> </w:t>
            </w:r>
          </w:p>
          <w:p w14:paraId="1403D0A9" w14:textId="77777777" w:rsidR="00A20771" w:rsidRDefault="00A20771" w:rsidP="007B3188">
            <w:pPr>
              <w:tabs>
                <w:tab w:val="left" w:pos="1260"/>
              </w:tabs>
            </w:pPr>
            <w:r>
              <w:t xml:space="preserve">Caregivers 76% white. 24% black. </w:t>
            </w:r>
          </w:p>
          <w:p w14:paraId="7168AA33" w14:textId="77777777" w:rsidR="00A20771" w:rsidRDefault="00A20771" w:rsidP="007B3188">
            <w:pPr>
              <w:tabs>
                <w:tab w:val="left" w:pos="1260"/>
              </w:tabs>
            </w:pPr>
            <w:r>
              <w:t xml:space="preserve">All patients/ caregivers educated to </w:t>
            </w:r>
            <w:proofErr w:type="spellStart"/>
            <w:r>
              <w:t>highschool</w:t>
            </w:r>
            <w:proofErr w:type="spellEnd"/>
            <w:r>
              <w:t xml:space="preserve"> level. With 28% patients and 35% caregivers educated to post graduate level. </w:t>
            </w:r>
          </w:p>
        </w:tc>
        <w:tc>
          <w:tcPr>
            <w:tcW w:w="2325" w:type="dxa"/>
          </w:tcPr>
          <w:p w14:paraId="57565951" w14:textId="77777777" w:rsidR="00A20771" w:rsidRDefault="00A20771" w:rsidP="007B3188">
            <w:pPr>
              <w:tabs>
                <w:tab w:val="left" w:pos="1260"/>
              </w:tabs>
            </w:pPr>
            <w:r>
              <w:t xml:space="preserve">PLWCKD </w:t>
            </w:r>
          </w:p>
          <w:p w14:paraId="26AD5CC2" w14:textId="77777777" w:rsidR="00A20771" w:rsidRDefault="00A20771" w:rsidP="007B3188">
            <w:pPr>
              <w:tabs>
                <w:tab w:val="left" w:pos="1260"/>
              </w:tabs>
            </w:pPr>
            <w:r>
              <w:t>CG</w:t>
            </w:r>
          </w:p>
          <w:p w14:paraId="63CC3A44" w14:textId="77777777" w:rsidR="00A20771" w:rsidRDefault="00A20771" w:rsidP="007B3188">
            <w:pPr>
              <w:tabs>
                <w:tab w:val="left" w:pos="1260"/>
              </w:tabs>
            </w:pPr>
            <w:r>
              <w:t>Clinicians</w:t>
            </w:r>
          </w:p>
        </w:tc>
        <w:tc>
          <w:tcPr>
            <w:tcW w:w="2325" w:type="dxa"/>
          </w:tcPr>
          <w:p w14:paraId="2CE440F5" w14:textId="77777777" w:rsidR="00A20771" w:rsidRDefault="00A20771" w:rsidP="007B3188">
            <w:pPr>
              <w:tabs>
                <w:tab w:val="left" w:pos="1260"/>
              </w:tabs>
            </w:pPr>
            <w:r>
              <w:t>CKD 4-5</w:t>
            </w:r>
          </w:p>
          <w:p w14:paraId="4B9CD351" w14:textId="77777777" w:rsidR="00A20771" w:rsidRDefault="00A20771" w:rsidP="007B3188">
            <w:pPr>
              <w:tabs>
                <w:tab w:val="left" w:pos="1260"/>
              </w:tabs>
            </w:pPr>
            <w:r>
              <w:t xml:space="preserve">7 on dialysis </w:t>
            </w:r>
          </w:p>
        </w:tc>
        <w:tc>
          <w:tcPr>
            <w:tcW w:w="2325" w:type="dxa"/>
          </w:tcPr>
          <w:p w14:paraId="5A639BDF" w14:textId="77777777" w:rsidR="00A20771" w:rsidRDefault="00A20771" w:rsidP="007B3188">
            <w:pPr>
              <w:tabs>
                <w:tab w:val="left" w:pos="1260"/>
              </w:tabs>
            </w:pPr>
            <w:r>
              <w:t xml:space="preserve">Semi-structured interviews </w:t>
            </w:r>
          </w:p>
        </w:tc>
        <w:tc>
          <w:tcPr>
            <w:tcW w:w="2325" w:type="dxa"/>
          </w:tcPr>
          <w:p w14:paraId="3A5FA4DC" w14:textId="77777777" w:rsidR="00A20771" w:rsidRDefault="00A20771" w:rsidP="007B3188">
            <w:pPr>
              <w:tabs>
                <w:tab w:val="left" w:pos="1260"/>
              </w:tabs>
            </w:pPr>
            <w:r>
              <w:t>Boston, Portland, San Diego, Chicago.</w:t>
            </w:r>
          </w:p>
          <w:p w14:paraId="02446684" w14:textId="77777777" w:rsidR="00A20771" w:rsidRDefault="00A20771" w:rsidP="007B3188">
            <w:pPr>
              <w:tabs>
                <w:tab w:val="left" w:pos="1260"/>
              </w:tabs>
            </w:pPr>
            <w:r>
              <w:t>USA</w:t>
            </w:r>
          </w:p>
        </w:tc>
      </w:tr>
      <w:tr w:rsidR="00A20771" w:rsidRPr="005124C0" w14:paraId="40500C85" w14:textId="77777777" w:rsidTr="007B3188">
        <w:tc>
          <w:tcPr>
            <w:tcW w:w="2324" w:type="dxa"/>
          </w:tcPr>
          <w:p w14:paraId="26E68CE4" w14:textId="77777777" w:rsidR="00A20771" w:rsidRDefault="00A20771" w:rsidP="007B3188">
            <w:pPr>
              <w:tabs>
                <w:tab w:val="left" w:pos="1260"/>
              </w:tabs>
              <w:rPr>
                <w:sz w:val="21"/>
                <w:szCs w:val="21"/>
              </w:rPr>
            </w:pPr>
            <w:r w:rsidRPr="00CC001D">
              <w:rPr>
                <w:sz w:val="21"/>
                <w:szCs w:val="21"/>
              </w:rPr>
              <w:t>Spirituality, Coping, and Resilience Among Rural Residents Living with Chronic Kidney Disease</w:t>
            </w:r>
          </w:p>
          <w:p w14:paraId="75B7C970" w14:textId="77777777" w:rsidR="00A20771" w:rsidRDefault="00A20771" w:rsidP="007B3188">
            <w:pPr>
              <w:tabs>
                <w:tab w:val="left" w:pos="1260"/>
              </w:tabs>
              <w:rPr>
                <w:sz w:val="21"/>
                <w:szCs w:val="21"/>
              </w:rPr>
            </w:pPr>
          </w:p>
          <w:p w14:paraId="26B7B9E3" w14:textId="77777777" w:rsidR="00A20771" w:rsidRDefault="00A20771" w:rsidP="007B3188">
            <w:pPr>
              <w:tabs>
                <w:tab w:val="left" w:pos="1260"/>
              </w:tabs>
            </w:pPr>
            <w:r w:rsidRPr="00F22989">
              <w:rPr>
                <w:sz w:val="21"/>
                <w:szCs w:val="21"/>
              </w:rPr>
              <w:t xml:space="preserve">Pham, </w:t>
            </w:r>
            <w:proofErr w:type="spellStart"/>
            <w:r w:rsidRPr="00F22989">
              <w:rPr>
                <w:sz w:val="21"/>
                <w:szCs w:val="21"/>
              </w:rPr>
              <w:t>Beastley</w:t>
            </w:r>
            <w:proofErr w:type="spellEnd"/>
            <w:r w:rsidRPr="00F22989">
              <w:rPr>
                <w:sz w:val="21"/>
                <w:szCs w:val="21"/>
              </w:rPr>
              <w:t xml:space="preserve"> et al. 2020</w:t>
            </w:r>
            <w:r>
              <w:rPr>
                <w:sz w:val="21"/>
                <w:szCs w:val="21"/>
              </w:rPr>
              <w:t xml:space="preserve"> </w:t>
            </w:r>
            <w:r>
              <w:rPr>
                <w:sz w:val="21"/>
                <w:szCs w:val="21"/>
              </w:rPr>
              <w:fldChar w:fldCharType="begin">
                <w:fldData xml:space="preserve">PEVuZE5vdGU+PENpdGU+PEF1dGhvcj5QaGFtPC9BdXRob3I+PFllYXI+MjAyMDwvWWVhcj48UmVj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</w:fldData>
              </w:fldChar>
            </w:r>
            <w:r>
              <w:rPr>
                <w:sz w:val="21"/>
                <w:szCs w:val="21"/>
              </w:rPr>
              <w:instrText xml:space="preserve"> ADDIN EN.CITE </w:instrText>
            </w:r>
            <w:r>
              <w:rPr>
                <w:sz w:val="21"/>
                <w:szCs w:val="21"/>
              </w:rPr>
              <w:fldChar w:fldCharType="begin">
                <w:fldData xml:space="preserve">PEVuZE5vdGU+PENpdGU+PEF1dGhvcj5QaGFtPC9BdXRob3I+PFllYXI+MjAyMDwvWWVhcj48UmVj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</w:fldData>
              </w:fldChar>
            </w:r>
            <w:r>
              <w:rPr>
                <w:sz w:val="21"/>
                <w:szCs w:val="21"/>
              </w:rPr>
              <w:instrText xml:space="preserve"> ADDIN EN.CITE.DATA </w:instrText>
            </w:r>
            <w:r>
              <w:rPr>
                <w:sz w:val="21"/>
                <w:szCs w:val="21"/>
              </w:rPr>
            </w:r>
            <w:r>
              <w:rPr>
                <w:sz w:val="21"/>
                <w:szCs w:val="21"/>
              </w:rPr>
              <w:fldChar w:fldCharType="end"/>
            </w:r>
            <w:r>
              <w:rPr>
                <w:sz w:val="21"/>
                <w:szCs w:val="21"/>
              </w:rPr>
            </w:r>
            <w:r>
              <w:rPr>
                <w:sz w:val="21"/>
                <w:szCs w:val="21"/>
              </w:rPr>
              <w:fldChar w:fldCharType="separate"/>
            </w:r>
            <w:r>
              <w:rPr>
                <w:noProof/>
                <w:sz w:val="21"/>
                <w:szCs w:val="21"/>
              </w:rPr>
              <w:t>(44)</w:t>
            </w:r>
            <w:r>
              <w:rPr>
                <w:sz w:val="21"/>
                <w:szCs w:val="21"/>
              </w:rPr>
              <w:fldChar w:fldCharType="end"/>
            </w:r>
          </w:p>
        </w:tc>
        <w:tc>
          <w:tcPr>
            <w:tcW w:w="2324" w:type="dxa"/>
          </w:tcPr>
          <w:p w14:paraId="7162F807" w14:textId="77777777" w:rsidR="00A20771" w:rsidRDefault="00A20771" w:rsidP="007B3188">
            <w:pPr>
              <w:tabs>
                <w:tab w:val="left" w:pos="1260"/>
              </w:tabs>
            </w:pPr>
            <w:r>
              <w:t xml:space="preserve">n=80 </w:t>
            </w:r>
          </w:p>
          <w:p w14:paraId="7CD21814" w14:textId="77777777" w:rsidR="00A20771" w:rsidRDefault="00A20771" w:rsidP="007B3188">
            <w:pPr>
              <w:tabs>
                <w:tab w:val="left" w:pos="1260"/>
              </w:tabs>
            </w:pPr>
            <w:r>
              <w:t>PLWCKD- 45</w:t>
            </w:r>
          </w:p>
          <w:p w14:paraId="22F2BB11" w14:textId="77777777" w:rsidR="00A20771" w:rsidRDefault="00A20771" w:rsidP="007B3188">
            <w:pPr>
              <w:tabs>
                <w:tab w:val="left" w:pos="1260"/>
              </w:tabs>
            </w:pPr>
            <w:r>
              <w:t>CG 15</w:t>
            </w:r>
          </w:p>
          <w:p w14:paraId="54FF4222" w14:textId="77777777" w:rsidR="00A20771" w:rsidRDefault="00A20771" w:rsidP="007B3188">
            <w:pPr>
              <w:tabs>
                <w:tab w:val="left" w:pos="1260"/>
              </w:tabs>
            </w:pPr>
            <w:r>
              <w:t xml:space="preserve">Religious leader 4 </w:t>
            </w:r>
          </w:p>
          <w:p w14:paraId="5F98ECB7" w14:textId="77777777" w:rsidR="00A20771" w:rsidRDefault="00A20771" w:rsidP="007B3188">
            <w:pPr>
              <w:tabs>
                <w:tab w:val="left" w:pos="1260"/>
              </w:tabs>
            </w:pPr>
            <w:r>
              <w:t>16 people in focus group- unclear of make up</w:t>
            </w:r>
          </w:p>
          <w:p w14:paraId="08BE0492" w14:textId="77777777" w:rsidR="00A20771" w:rsidRDefault="00A20771" w:rsidP="007B3188">
            <w:pPr>
              <w:tabs>
                <w:tab w:val="left" w:pos="1260"/>
              </w:tabs>
            </w:pPr>
            <w:r>
              <w:t xml:space="preserve"> </w:t>
            </w:r>
          </w:p>
          <w:p w14:paraId="7CC21194" w14:textId="77777777" w:rsidR="00A20771" w:rsidRDefault="00A20771" w:rsidP="007B3188">
            <w:pPr>
              <w:tabs>
                <w:tab w:val="left" w:pos="1260"/>
              </w:tabs>
            </w:pPr>
            <w:r>
              <w:t xml:space="preserve">95% high school educated. </w:t>
            </w:r>
          </w:p>
          <w:p w14:paraId="3C2951FA" w14:textId="77777777" w:rsidR="00A20771" w:rsidRDefault="00A20771" w:rsidP="007B3188">
            <w:pPr>
              <w:tabs>
                <w:tab w:val="left" w:pos="1260"/>
              </w:tabs>
            </w:pPr>
          </w:p>
        </w:tc>
        <w:tc>
          <w:tcPr>
            <w:tcW w:w="2325" w:type="dxa"/>
          </w:tcPr>
          <w:p w14:paraId="183ABD5D" w14:textId="77777777" w:rsidR="00A20771" w:rsidRDefault="00A20771" w:rsidP="007B3188">
            <w:pPr>
              <w:tabs>
                <w:tab w:val="left" w:pos="1260"/>
              </w:tabs>
            </w:pPr>
            <w:r>
              <w:t>PLWCKD</w:t>
            </w:r>
          </w:p>
          <w:p w14:paraId="207F4E96" w14:textId="77777777" w:rsidR="00A20771" w:rsidRDefault="00A20771" w:rsidP="007B3188">
            <w:pPr>
              <w:tabs>
                <w:tab w:val="left" w:pos="1260"/>
              </w:tabs>
            </w:pPr>
            <w:r>
              <w:t>CG</w:t>
            </w:r>
          </w:p>
          <w:p w14:paraId="4EF69401" w14:textId="77777777" w:rsidR="00A20771" w:rsidRDefault="00A20771" w:rsidP="007B3188">
            <w:pPr>
              <w:tabs>
                <w:tab w:val="left" w:pos="1260"/>
              </w:tabs>
            </w:pPr>
            <w:r>
              <w:t>Religious leader</w:t>
            </w:r>
          </w:p>
        </w:tc>
        <w:tc>
          <w:tcPr>
            <w:tcW w:w="2325" w:type="dxa"/>
          </w:tcPr>
          <w:p w14:paraId="6498B717" w14:textId="77777777" w:rsidR="00A20771" w:rsidRDefault="00A20771" w:rsidP="007B3188">
            <w:pPr>
              <w:tabs>
                <w:tab w:val="left" w:pos="1260"/>
              </w:tabs>
            </w:pPr>
            <w:r>
              <w:t xml:space="preserve">CKD- all stages – Not specified </w:t>
            </w:r>
          </w:p>
        </w:tc>
        <w:tc>
          <w:tcPr>
            <w:tcW w:w="2325" w:type="dxa"/>
          </w:tcPr>
          <w:p w14:paraId="51B4C732" w14:textId="77777777" w:rsidR="00A20771" w:rsidRDefault="00A20771" w:rsidP="007B3188">
            <w:pPr>
              <w:tabs>
                <w:tab w:val="left" w:pos="1260"/>
              </w:tabs>
            </w:pPr>
            <w:r>
              <w:t xml:space="preserve">Semi-structured focus groups (64) </w:t>
            </w:r>
          </w:p>
          <w:p w14:paraId="1F4A9AD7" w14:textId="77777777" w:rsidR="00A20771" w:rsidRDefault="00A20771" w:rsidP="007B3188">
            <w:pPr>
              <w:tabs>
                <w:tab w:val="left" w:pos="1260"/>
              </w:tabs>
            </w:pPr>
            <w:r>
              <w:t xml:space="preserve">in-depth interviews (16) </w:t>
            </w:r>
          </w:p>
        </w:tc>
        <w:tc>
          <w:tcPr>
            <w:tcW w:w="2325" w:type="dxa"/>
          </w:tcPr>
          <w:p w14:paraId="0C22DD23" w14:textId="77777777" w:rsidR="00A20771" w:rsidRDefault="00A20771" w:rsidP="007B3188">
            <w:pPr>
              <w:tabs>
                <w:tab w:val="left" w:pos="1260"/>
              </w:tabs>
            </w:pPr>
            <w:r>
              <w:t xml:space="preserve">Robeson County, North Carolina, US </w:t>
            </w:r>
          </w:p>
          <w:p w14:paraId="308A2F94" w14:textId="77777777" w:rsidR="00A20771" w:rsidRPr="005124C0" w:rsidRDefault="00A20771" w:rsidP="007B3188"/>
        </w:tc>
      </w:tr>
      <w:tr w:rsidR="00A20771" w14:paraId="17CF00C0" w14:textId="77777777" w:rsidTr="007B3188">
        <w:tc>
          <w:tcPr>
            <w:tcW w:w="2324" w:type="dxa"/>
          </w:tcPr>
          <w:p w14:paraId="59FD164B" w14:textId="77777777" w:rsidR="00A20771" w:rsidRDefault="00A20771" w:rsidP="007B3188">
            <w:pPr>
              <w:tabs>
                <w:tab w:val="left" w:pos="1260"/>
              </w:tabs>
              <w:rPr>
                <w:sz w:val="21"/>
                <w:szCs w:val="21"/>
              </w:rPr>
            </w:pPr>
            <w:r w:rsidRPr="00DF5966">
              <w:rPr>
                <w:sz w:val="21"/>
                <w:szCs w:val="21"/>
              </w:rPr>
              <w:lastRenderedPageBreak/>
              <w:t>"Maybe They Don't Even Know That I Exist": Challenges Faced by Family Members and Friends of Patients with Advanced Kidney Disease</w:t>
            </w:r>
          </w:p>
          <w:p w14:paraId="5D4D1C20" w14:textId="77777777" w:rsidR="00A20771" w:rsidRDefault="00A20771" w:rsidP="007B3188">
            <w:pPr>
              <w:tabs>
                <w:tab w:val="left" w:pos="1260"/>
              </w:tabs>
              <w:rPr>
                <w:sz w:val="21"/>
                <w:szCs w:val="21"/>
              </w:rPr>
            </w:pPr>
          </w:p>
          <w:p w14:paraId="723CF281" w14:textId="77777777" w:rsidR="00A20771" w:rsidRDefault="00A20771" w:rsidP="007B3188">
            <w:pPr>
              <w:tabs>
                <w:tab w:val="left" w:pos="1260"/>
              </w:tabs>
            </w:pPr>
            <w:r w:rsidRPr="00F22989">
              <w:rPr>
                <w:sz w:val="21"/>
                <w:szCs w:val="21"/>
              </w:rPr>
              <w:t>O’Hare, Szarka et al. 2017</w:t>
            </w:r>
            <w:r>
              <w:rPr>
                <w:sz w:val="21"/>
                <w:szCs w:val="21"/>
              </w:rPr>
              <w:t xml:space="preserve"> </w:t>
            </w:r>
            <w:r>
              <w:rPr>
                <w:sz w:val="21"/>
                <w:szCs w:val="21"/>
              </w:rPr>
              <w:fldChar w:fldCharType="begin">
                <w:fldData xml:space="preserve">PEVuZE5vdGU+PENpdGU+PEF1dGhvcj5PJmFwb3M7SGFyZTwvQXV0aG9yPjxZZWFyPjIwMTc8L1ll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</w:fldData>
              </w:fldChar>
            </w:r>
            <w:r>
              <w:rPr>
                <w:sz w:val="21"/>
                <w:szCs w:val="21"/>
              </w:rPr>
              <w:instrText xml:space="preserve"> ADDIN EN.CITE </w:instrText>
            </w:r>
            <w:r>
              <w:rPr>
                <w:sz w:val="21"/>
                <w:szCs w:val="21"/>
              </w:rPr>
              <w:fldChar w:fldCharType="begin">
                <w:fldData xml:space="preserve">PEVuZE5vdGU+PENpdGU+PEF1dGhvcj5PJmFwb3M7SGFyZTwvQXV0aG9yPjxZZWFyPjIwMTc8L1ll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</w:fldData>
              </w:fldChar>
            </w:r>
            <w:r>
              <w:rPr>
                <w:sz w:val="21"/>
                <w:szCs w:val="21"/>
              </w:rPr>
              <w:instrText xml:space="preserve"> ADDIN EN.CITE.DATA </w:instrText>
            </w:r>
            <w:r>
              <w:rPr>
                <w:sz w:val="21"/>
                <w:szCs w:val="21"/>
              </w:rPr>
            </w:r>
            <w:r>
              <w:rPr>
                <w:sz w:val="21"/>
                <w:szCs w:val="21"/>
              </w:rPr>
              <w:fldChar w:fldCharType="end"/>
            </w:r>
            <w:r>
              <w:rPr>
                <w:sz w:val="21"/>
                <w:szCs w:val="21"/>
              </w:rPr>
            </w:r>
            <w:r>
              <w:rPr>
                <w:sz w:val="21"/>
                <w:szCs w:val="21"/>
              </w:rPr>
              <w:fldChar w:fldCharType="separate"/>
            </w:r>
            <w:r>
              <w:rPr>
                <w:noProof/>
                <w:sz w:val="21"/>
                <w:szCs w:val="21"/>
              </w:rPr>
              <w:t>(56)</w:t>
            </w:r>
            <w:r>
              <w:rPr>
                <w:sz w:val="21"/>
                <w:szCs w:val="21"/>
              </w:rPr>
              <w:fldChar w:fldCharType="end"/>
            </w:r>
          </w:p>
        </w:tc>
        <w:tc>
          <w:tcPr>
            <w:tcW w:w="2324" w:type="dxa"/>
          </w:tcPr>
          <w:p w14:paraId="27303ADF" w14:textId="77777777" w:rsidR="00A20771" w:rsidRDefault="00A20771" w:rsidP="007B3188">
            <w:pPr>
              <w:tabs>
                <w:tab w:val="left" w:pos="1260"/>
              </w:tabs>
            </w:pPr>
            <w:r>
              <w:t xml:space="preserve">n=17 </w:t>
            </w:r>
          </w:p>
          <w:p w14:paraId="004F482B" w14:textId="77777777" w:rsidR="00A20771" w:rsidRDefault="00A20771" w:rsidP="007B3188">
            <w:pPr>
              <w:tabs>
                <w:tab w:val="left" w:pos="1260"/>
              </w:tabs>
            </w:pPr>
            <w:r>
              <w:t>23% spouses</w:t>
            </w:r>
          </w:p>
          <w:p w14:paraId="7C905436" w14:textId="77777777" w:rsidR="00A20771" w:rsidRDefault="00A20771" w:rsidP="007B3188">
            <w:pPr>
              <w:tabs>
                <w:tab w:val="left" w:pos="1260"/>
              </w:tabs>
            </w:pPr>
            <w:r>
              <w:t>65% other relatives</w:t>
            </w:r>
          </w:p>
          <w:p w14:paraId="47FB9D78" w14:textId="77777777" w:rsidR="00A20771" w:rsidRDefault="00A20771" w:rsidP="007B3188">
            <w:pPr>
              <w:tabs>
                <w:tab w:val="left" w:pos="1260"/>
              </w:tabs>
            </w:pPr>
            <w:r>
              <w:t>12% friends</w:t>
            </w:r>
          </w:p>
          <w:p w14:paraId="1AD4E494" w14:textId="77777777" w:rsidR="00A20771" w:rsidRDefault="00A20771" w:rsidP="007B3188">
            <w:pPr>
              <w:tabs>
                <w:tab w:val="left" w:pos="1260"/>
              </w:tabs>
            </w:pPr>
            <w:r>
              <w:t>77% women</w:t>
            </w:r>
          </w:p>
          <w:p w14:paraId="7451CF63" w14:textId="77777777" w:rsidR="00A20771" w:rsidRDefault="00A20771" w:rsidP="007B3188">
            <w:pPr>
              <w:tabs>
                <w:tab w:val="left" w:pos="1260"/>
              </w:tabs>
            </w:pPr>
            <w:r>
              <w:t>Age 42-81 Mean age 60</w:t>
            </w:r>
          </w:p>
          <w:p w14:paraId="018E1011" w14:textId="77777777" w:rsidR="00A20771" w:rsidRDefault="00A20771" w:rsidP="007B3188">
            <w:pPr>
              <w:tabs>
                <w:tab w:val="left" w:pos="1260"/>
              </w:tabs>
            </w:pPr>
            <w:r>
              <w:t xml:space="preserve">35% black, 56% white, 11% other </w:t>
            </w:r>
          </w:p>
          <w:p w14:paraId="420AFC78" w14:textId="77777777" w:rsidR="00A20771" w:rsidRDefault="00A20771" w:rsidP="007B3188">
            <w:pPr>
              <w:tabs>
                <w:tab w:val="left" w:pos="1260"/>
              </w:tabs>
            </w:pPr>
            <w:r>
              <w:t>All PLWCKD veterans</w:t>
            </w:r>
          </w:p>
        </w:tc>
        <w:tc>
          <w:tcPr>
            <w:tcW w:w="2325" w:type="dxa"/>
          </w:tcPr>
          <w:p w14:paraId="3A846C73" w14:textId="77777777" w:rsidR="00A20771" w:rsidRDefault="00A20771" w:rsidP="007B3188">
            <w:pPr>
              <w:tabs>
                <w:tab w:val="left" w:pos="1260"/>
              </w:tabs>
            </w:pPr>
            <w:r>
              <w:t xml:space="preserve">CG </w:t>
            </w:r>
          </w:p>
          <w:p w14:paraId="05414974" w14:textId="77777777" w:rsidR="00A20771" w:rsidRDefault="00A20771" w:rsidP="007B3188">
            <w:pPr>
              <w:tabs>
                <w:tab w:val="left" w:pos="1260"/>
              </w:tabs>
            </w:pPr>
            <w:r>
              <w:t>SNM</w:t>
            </w:r>
          </w:p>
        </w:tc>
        <w:tc>
          <w:tcPr>
            <w:tcW w:w="2325" w:type="dxa"/>
          </w:tcPr>
          <w:p w14:paraId="34AB9A2B" w14:textId="77777777" w:rsidR="00A20771" w:rsidRDefault="00A20771" w:rsidP="007B3188">
            <w:pPr>
              <w:tabs>
                <w:tab w:val="left" w:pos="1260"/>
              </w:tabs>
            </w:pPr>
            <w:r>
              <w:t xml:space="preserve">CKD </w:t>
            </w:r>
          </w:p>
          <w:p w14:paraId="364631D9" w14:textId="77777777" w:rsidR="00A20771" w:rsidRDefault="00A20771" w:rsidP="007B3188">
            <w:pPr>
              <w:tabs>
                <w:tab w:val="left" w:pos="1260"/>
              </w:tabs>
            </w:pPr>
            <w:r>
              <w:t xml:space="preserve">44% not on dialysis </w:t>
            </w:r>
          </w:p>
          <w:p w14:paraId="3DF31D96" w14:textId="77777777" w:rsidR="00A20771" w:rsidRDefault="00A20771" w:rsidP="007B3188">
            <w:pPr>
              <w:tabs>
                <w:tab w:val="left" w:pos="1260"/>
              </w:tabs>
            </w:pPr>
            <w:r>
              <w:t xml:space="preserve">37% HD </w:t>
            </w:r>
          </w:p>
          <w:p w14:paraId="32C2CF78" w14:textId="77777777" w:rsidR="00A20771" w:rsidRDefault="00A20771" w:rsidP="007B3188">
            <w:pPr>
              <w:tabs>
                <w:tab w:val="left" w:pos="1260"/>
              </w:tabs>
            </w:pPr>
            <w:r>
              <w:t xml:space="preserve">19% PD </w:t>
            </w:r>
          </w:p>
        </w:tc>
        <w:tc>
          <w:tcPr>
            <w:tcW w:w="2325" w:type="dxa"/>
          </w:tcPr>
          <w:p w14:paraId="769E0F79" w14:textId="77777777" w:rsidR="00A20771" w:rsidRDefault="00A20771" w:rsidP="007B3188">
            <w:pPr>
              <w:tabs>
                <w:tab w:val="left" w:pos="1260"/>
              </w:tabs>
            </w:pPr>
            <w:r>
              <w:t xml:space="preserve">Semi-structured interviews </w:t>
            </w:r>
          </w:p>
        </w:tc>
        <w:tc>
          <w:tcPr>
            <w:tcW w:w="2325" w:type="dxa"/>
          </w:tcPr>
          <w:p w14:paraId="28C48FD7" w14:textId="77777777" w:rsidR="00A20771" w:rsidRDefault="00A20771" w:rsidP="007B3188">
            <w:pPr>
              <w:tabs>
                <w:tab w:val="left" w:pos="1260"/>
              </w:tabs>
            </w:pPr>
            <w:r>
              <w:t>Puget sound, Washington, USA</w:t>
            </w:r>
          </w:p>
        </w:tc>
      </w:tr>
      <w:tr w:rsidR="00A20771" w14:paraId="2B1B2542" w14:textId="77777777" w:rsidTr="007B3188">
        <w:tc>
          <w:tcPr>
            <w:tcW w:w="2324" w:type="dxa"/>
          </w:tcPr>
          <w:p w14:paraId="7B5C90D3" w14:textId="77777777" w:rsidR="00A20771" w:rsidRDefault="00A20771" w:rsidP="007B3188">
            <w:pPr>
              <w:tabs>
                <w:tab w:val="left" w:pos="1260"/>
              </w:tabs>
              <w:rPr>
                <w:sz w:val="21"/>
                <w:szCs w:val="21"/>
              </w:rPr>
            </w:pPr>
            <w:r w:rsidRPr="00AB3705">
              <w:rPr>
                <w:sz w:val="21"/>
                <w:szCs w:val="21"/>
              </w:rPr>
              <w:t>Cognitive impairment in patients with chronic kidney disease-Next of kin's experiences</w:t>
            </w:r>
          </w:p>
          <w:p w14:paraId="292CEF02" w14:textId="77777777" w:rsidR="00A20771" w:rsidRDefault="00A20771" w:rsidP="007B3188">
            <w:pPr>
              <w:tabs>
                <w:tab w:val="left" w:pos="1260"/>
              </w:tabs>
              <w:rPr>
                <w:sz w:val="21"/>
                <w:szCs w:val="21"/>
              </w:rPr>
            </w:pPr>
          </w:p>
          <w:p w14:paraId="3BD9D90C" w14:textId="77777777" w:rsidR="00A20771" w:rsidRDefault="00A20771" w:rsidP="007B3188">
            <w:pPr>
              <w:tabs>
                <w:tab w:val="left" w:pos="1260"/>
              </w:tabs>
            </w:pPr>
            <w:r w:rsidRPr="00F22989">
              <w:rPr>
                <w:sz w:val="21"/>
                <w:szCs w:val="21"/>
              </w:rPr>
              <w:t>Schjerlund, Agnholt et al. 2021</w:t>
            </w:r>
            <w:r>
              <w:rPr>
                <w:sz w:val="21"/>
                <w:szCs w:val="21"/>
              </w:rPr>
              <w:t xml:space="preserve"> </w:t>
            </w:r>
            <w:r>
              <w:rPr>
                <w:sz w:val="21"/>
                <w:szCs w:val="21"/>
              </w:rPr>
              <w:fldChar w:fldCharType="begin">
                <w:fldData xml:space="preserve">PEVuZE5vdGU+PENpdGU+PEF1dGhvcj5TY2hqZXJsdW5kPC9BdXRob3I+PFllYXI+MjAyMTwvWWVh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</w:fldData>
              </w:fldChar>
            </w:r>
            <w:r>
              <w:rPr>
                <w:sz w:val="21"/>
                <w:szCs w:val="21"/>
              </w:rPr>
              <w:instrText xml:space="preserve"> ADDIN EN.CITE </w:instrText>
            </w:r>
            <w:r>
              <w:rPr>
                <w:sz w:val="21"/>
                <w:szCs w:val="21"/>
              </w:rPr>
              <w:fldChar w:fldCharType="begin">
                <w:fldData xml:space="preserve">PEVuZE5vdGU+PENpdGU+PEF1dGhvcj5TY2hqZXJsdW5kPC9BdXRob3I+PFllYXI+MjAyMTwvWWVh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</w:fldData>
              </w:fldChar>
            </w:r>
            <w:r>
              <w:rPr>
                <w:sz w:val="21"/>
                <w:szCs w:val="21"/>
              </w:rPr>
              <w:instrText xml:space="preserve"> ADDIN EN.CITE.DATA </w:instrText>
            </w:r>
            <w:r>
              <w:rPr>
                <w:sz w:val="21"/>
                <w:szCs w:val="21"/>
              </w:rPr>
            </w:r>
            <w:r>
              <w:rPr>
                <w:sz w:val="21"/>
                <w:szCs w:val="21"/>
              </w:rPr>
              <w:fldChar w:fldCharType="end"/>
            </w:r>
            <w:r>
              <w:rPr>
                <w:sz w:val="21"/>
                <w:szCs w:val="21"/>
              </w:rPr>
            </w:r>
            <w:r>
              <w:rPr>
                <w:sz w:val="21"/>
                <w:szCs w:val="21"/>
              </w:rPr>
              <w:fldChar w:fldCharType="separate"/>
            </w:r>
            <w:r>
              <w:rPr>
                <w:noProof/>
                <w:sz w:val="21"/>
                <w:szCs w:val="21"/>
              </w:rPr>
              <w:t>(52)</w:t>
            </w:r>
            <w:r>
              <w:rPr>
                <w:sz w:val="21"/>
                <w:szCs w:val="21"/>
              </w:rPr>
              <w:fldChar w:fldCharType="end"/>
            </w:r>
          </w:p>
        </w:tc>
        <w:tc>
          <w:tcPr>
            <w:tcW w:w="2324" w:type="dxa"/>
          </w:tcPr>
          <w:p w14:paraId="2F68797A" w14:textId="77777777" w:rsidR="00A20771" w:rsidRDefault="00A20771" w:rsidP="007B3188">
            <w:pPr>
              <w:tabs>
                <w:tab w:val="left" w:pos="1260"/>
              </w:tabs>
            </w:pPr>
            <w:r>
              <w:t>n=10</w:t>
            </w:r>
          </w:p>
          <w:p w14:paraId="5609082C" w14:textId="77777777" w:rsidR="00A20771" w:rsidRDefault="00A20771" w:rsidP="007B3188">
            <w:pPr>
              <w:tabs>
                <w:tab w:val="left" w:pos="1260"/>
              </w:tabs>
            </w:pPr>
            <w:r>
              <w:t xml:space="preserve">50% female </w:t>
            </w:r>
          </w:p>
          <w:p w14:paraId="338B6B6F" w14:textId="77777777" w:rsidR="00A20771" w:rsidRDefault="00A20771" w:rsidP="007B3188">
            <w:pPr>
              <w:tabs>
                <w:tab w:val="left" w:pos="1260"/>
              </w:tabs>
            </w:pPr>
            <w:r>
              <w:t>All spouse/ partner</w:t>
            </w:r>
          </w:p>
          <w:p w14:paraId="06A546F0" w14:textId="77777777" w:rsidR="00A20771" w:rsidRDefault="00A20771" w:rsidP="007B3188">
            <w:pPr>
              <w:tabs>
                <w:tab w:val="left" w:pos="1260"/>
              </w:tabs>
            </w:pPr>
            <w:r>
              <w:t>41-77 (mean 66)</w:t>
            </w:r>
          </w:p>
          <w:p w14:paraId="0D9F0EDA" w14:textId="77777777" w:rsidR="00A20771" w:rsidRDefault="00A20771" w:rsidP="007B3188">
            <w:pPr>
              <w:tabs>
                <w:tab w:val="left" w:pos="1260"/>
              </w:tabs>
            </w:pPr>
          </w:p>
          <w:p w14:paraId="2A09745F" w14:textId="77777777" w:rsidR="00A20771" w:rsidRDefault="00A20771" w:rsidP="007B3188">
            <w:pPr>
              <w:tabs>
                <w:tab w:val="left" w:pos="1260"/>
              </w:tabs>
            </w:pPr>
            <w:r>
              <w:t xml:space="preserve">70% employed. </w:t>
            </w:r>
          </w:p>
          <w:p w14:paraId="47C23CAC" w14:textId="77777777" w:rsidR="00A20771" w:rsidRDefault="00A20771" w:rsidP="007B3188">
            <w:pPr>
              <w:tabs>
                <w:tab w:val="left" w:pos="1260"/>
              </w:tabs>
            </w:pPr>
            <w:r>
              <w:t xml:space="preserve">20% home dwelling children. </w:t>
            </w:r>
          </w:p>
        </w:tc>
        <w:tc>
          <w:tcPr>
            <w:tcW w:w="2325" w:type="dxa"/>
          </w:tcPr>
          <w:p w14:paraId="019E7C5D" w14:textId="77777777" w:rsidR="00A20771" w:rsidRDefault="00A20771" w:rsidP="007B3188">
            <w:pPr>
              <w:tabs>
                <w:tab w:val="left" w:pos="1260"/>
              </w:tabs>
            </w:pPr>
            <w:r>
              <w:t>CG</w:t>
            </w:r>
          </w:p>
        </w:tc>
        <w:tc>
          <w:tcPr>
            <w:tcW w:w="2325" w:type="dxa"/>
          </w:tcPr>
          <w:p w14:paraId="3815A226" w14:textId="77777777" w:rsidR="00A20771" w:rsidRDefault="00A20771" w:rsidP="007B3188">
            <w:pPr>
              <w:tabs>
                <w:tab w:val="left" w:pos="1260"/>
              </w:tabs>
            </w:pPr>
            <w:r>
              <w:t>CKD 5 with cognitive impairment</w:t>
            </w:r>
          </w:p>
          <w:p w14:paraId="30FA65A5" w14:textId="77777777" w:rsidR="00A20771" w:rsidRDefault="00A20771" w:rsidP="007B3188">
            <w:pPr>
              <w:tabs>
                <w:tab w:val="left" w:pos="1260"/>
              </w:tabs>
            </w:pPr>
            <w:r>
              <w:t>2 Pre dialysis</w:t>
            </w:r>
          </w:p>
          <w:p w14:paraId="111A4815" w14:textId="77777777" w:rsidR="00A20771" w:rsidRDefault="00A20771" w:rsidP="007B3188">
            <w:pPr>
              <w:tabs>
                <w:tab w:val="left" w:pos="1260"/>
              </w:tabs>
            </w:pPr>
            <w:r>
              <w:t>1 HD</w:t>
            </w:r>
          </w:p>
          <w:p w14:paraId="384BF8A3" w14:textId="77777777" w:rsidR="00A20771" w:rsidRDefault="00A20771" w:rsidP="007B3188">
            <w:pPr>
              <w:tabs>
                <w:tab w:val="left" w:pos="1260"/>
              </w:tabs>
            </w:pPr>
            <w:r>
              <w:t>2 HHD</w:t>
            </w:r>
          </w:p>
          <w:p w14:paraId="558E6918" w14:textId="77777777" w:rsidR="00A20771" w:rsidRDefault="00A20771" w:rsidP="007B3188">
            <w:pPr>
              <w:tabs>
                <w:tab w:val="left" w:pos="1260"/>
              </w:tabs>
            </w:pPr>
            <w:r>
              <w:t xml:space="preserve">3 PD </w:t>
            </w:r>
          </w:p>
          <w:p w14:paraId="53629C6D" w14:textId="77777777" w:rsidR="00A20771" w:rsidRDefault="00A20771" w:rsidP="007B3188">
            <w:pPr>
              <w:tabs>
                <w:tab w:val="left" w:pos="1260"/>
              </w:tabs>
            </w:pPr>
            <w:r>
              <w:t xml:space="preserve">2 </w:t>
            </w:r>
            <w:proofErr w:type="gramStart"/>
            <w:r>
              <w:t>transplant</w:t>
            </w:r>
            <w:proofErr w:type="gramEnd"/>
            <w:r>
              <w:t xml:space="preserve"> </w:t>
            </w:r>
          </w:p>
          <w:p w14:paraId="0917F238" w14:textId="77777777" w:rsidR="00A20771" w:rsidRDefault="00A20771" w:rsidP="007B3188">
            <w:pPr>
              <w:tabs>
                <w:tab w:val="left" w:pos="1260"/>
              </w:tabs>
            </w:pPr>
          </w:p>
          <w:p w14:paraId="76B4020B" w14:textId="77777777" w:rsidR="00A20771" w:rsidRDefault="00A20771" w:rsidP="007B3188">
            <w:pPr>
              <w:tabs>
                <w:tab w:val="left" w:pos="1260"/>
              </w:tabs>
            </w:pPr>
            <w:r>
              <w:t xml:space="preserve">CKD clinic </w:t>
            </w:r>
          </w:p>
        </w:tc>
        <w:tc>
          <w:tcPr>
            <w:tcW w:w="2325" w:type="dxa"/>
          </w:tcPr>
          <w:p w14:paraId="72BF4692" w14:textId="77777777" w:rsidR="00A20771" w:rsidRDefault="00A20771" w:rsidP="007B3188">
            <w:pPr>
              <w:tabs>
                <w:tab w:val="left" w:pos="1260"/>
              </w:tabs>
            </w:pPr>
            <w:r>
              <w:t xml:space="preserve">Semi-structured interviews </w:t>
            </w:r>
          </w:p>
        </w:tc>
        <w:tc>
          <w:tcPr>
            <w:tcW w:w="2325" w:type="dxa"/>
          </w:tcPr>
          <w:p w14:paraId="2F034281" w14:textId="77777777" w:rsidR="00A20771" w:rsidRDefault="00A20771" w:rsidP="007B3188">
            <w:pPr>
              <w:tabs>
                <w:tab w:val="left" w:pos="1260"/>
              </w:tabs>
            </w:pPr>
            <w:r>
              <w:t xml:space="preserve">Denmark </w:t>
            </w:r>
          </w:p>
        </w:tc>
      </w:tr>
      <w:tr w:rsidR="00A20771" w14:paraId="43BF8DAB" w14:textId="77777777" w:rsidTr="007B3188">
        <w:tc>
          <w:tcPr>
            <w:tcW w:w="2324" w:type="dxa"/>
          </w:tcPr>
          <w:p w14:paraId="4B711903" w14:textId="77777777" w:rsidR="00A20771" w:rsidRDefault="00A20771" w:rsidP="007B3188">
            <w:pPr>
              <w:tabs>
                <w:tab w:val="left" w:pos="1260"/>
              </w:tabs>
              <w:rPr>
                <w:sz w:val="21"/>
                <w:szCs w:val="21"/>
              </w:rPr>
            </w:pPr>
            <w:r w:rsidRPr="00AB3705">
              <w:rPr>
                <w:sz w:val="21"/>
                <w:szCs w:val="21"/>
              </w:rPr>
              <w:t>Using an international online forum to explore perspectives of caregivers of patients with chronic kidney disease</w:t>
            </w:r>
          </w:p>
          <w:p w14:paraId="4CD95F3B" w14:textId="77777777" w:rsidR="00A20771" w:rsidRDefault="00A20771" w:rsidP="007B3188">
            <w:pPr>
              <w:tabs>
                <w:tab w:val="left" w:pos="1260"/>
              </w:tabs>
              <w:rPr>
                <w:sz w:val="21"/>
                <w:szCs w:val="21"/>
              </w:rPr>
            </w:pPr>
          </w:p>
          <w:p w14:paraId="4A273DCA" w14:textId="77777777" w:rsidR="00A20771" w:rsidRDefault="00A20771" w:rsidP="007B3188">
            <w:pPr>
              <w:tabs>
                <w:tab w:val="left" w:pos="1260"/>
              </w:tabs>
            </w:pPr>
            <w:r w:rsidRPr="00F22989">
              <w:rPr>
                <w:sz w:val="21"/>
                <w:szCs w:val="21"/>
              </w:rPr>
              <w:t>Tuckey, Duncanson et al. 2022</w:t>
            </w:r>
            <w:r>
              <w:rPr>
                <w:sz w:val="21"/>
                <w:szCs w:val="21"/>
              </w:rPr>
              <w:t xml:space="preserve"> </w:t>
            </w:r>
            <w:r>
              <w:rPr>
                <w:sz w:val="21"/>
                <w:szCs w:val="21"/>
              </w:rPr>
              <w:fldChar w:fldCharType="begin">
                <w:fldData xml:space="preserve">PEVuZE5vdGU+PENpdGU+PEF1dGhvcj5UdWNrZXk8L0F1dGhvcj48WWVhcj4yMDIyPC9ZZWFyPjxS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</w:fldData>
              </w:fldChar>
            </w:r>
            <w:r>
              <w:rPr>
                <w:sz w:val="21"/>
                <w:szCs w:val="21"/>
              </w:rPr>
              <w:instrText xml:space="preserve"> ADDIN EN.CITE </w:instrText>
            </w:r>
            <w:r>
              <w:rPr>
                <w:sz w:val="21"/>
                <w:szCs w:val="21"/>
              </w:rPr>
              <w:fldChar w:fldCharType="begin">
                <w:fldData xml:space="preserve">PEVuZE5vdGU+PENpdGU+PEF1dGhvcj5UdWNrZXk8L0F1dGhvcj48WWVhcj4yMDIyPC9ZZWFyPjxS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</w:fldData>
              </w:fldChar>
            </w:r>
            <w:r>
              <w:rPr>
                <w:sz w:val="21"/>
                <w:szCs w:val="21"/>
              </w:rPr>
              <w:instrText xml:space="preserve"> ADDIN EN.CITE.DATA </w:instrText>
            </w:r>
            <w:r>
              <w:rPr>
                <w:sz w:val="21"/>
                <w:szCs w:val="21"/>
              </w:rPr>
            </w:r>
            <w:r>
              <w:rPr>
                <w:sz w:val="21"/>
                <w:szCs w:val="21"/>
              </w:rPr>
              <w:fldChar w:fldCharType="end"/>
            </w:r>
            <w:r>
              <w:rPr>
                <w:sz w:val="21"/>
                <w:szCs w:val="21"/>
              </w:rPr>
            </w:r>
            <w:r>
              <w:rPr>
                <w:sz w:val="21"/>
                <w:szCs w:val="21"/>
              </w:rPr>
              <w:fldChar w:fldCharType="separate"/>
            </w:r>
            <w:r>
              <w:rPr>
                <w:noProof/>
                <w:sz w:val="21"/>
                <w:szCs w:val="21"/>
              </w:rPr>
              <w:t>(51)</w:t>
            </w:r>
            <w:r>
              <w:rPr>
                <w:sz w:val="21"/>
                <w:szCs w:val="21"/>
              </w:rPr>
              <w:fldChar w:fldCharType="end"/>
            </w:r>
          </w:p>
        </w:tc>
        <w:tc>
          <w:tcPr>
            <w:tcW w:w="2324" w:type="dxa"/>
          </w:tcPr>
          <w:p w14:paraId="5E7A42AD" w14:textId="77777777" w:rsidR="00A20771" w:rsidRDefault="00A20771" w:rsidP="007B3188">
            <w:pPr>
              <w:tabs>
                <w:tab w:val="left" w:pos="1260"/>
              </w:tabs>
            </w:pPr>
            <w:r>
              <w:t xml:space="preserve">n=112 </w:t>
            </w:r>
          </w:p>
          <w:p w14:paraId="135CCDF4" w14:textId="77777777" w:rsidR="00A20771" w:rsidRDefault="00A20771" w:rsidP="007B3188">
            <w:pPr>
              <w:tabs>
                <w:tab w:val="left" w:pos="1260"/>
              </w:tabs>
            </w:pPr>
            <w:r>
              <w:t xml:space="preserve">creating 159 posts </w:t>
            </w:r>
          </w:p>
          <w:p w14:paraId="6A55BAB7" w14:textId="77777777" w:rsidR="00A20771" w:rsidRDefault="00A20771" w:rsidP="007B3188">
            <w:pPr>
              <w:tabs>
                <w:tab w:val="left" w:pos="1260"/>
              </w:tabs>
            </w:pPr>
            <w:r>
              <w:t>48% husband/ male partner</w:t>
            </w:r>
          </w:p>
          <w:p w14:paraId="75E8FDB5" w14:textId="77777777" w:rsidR="00A20771" w:rsidRDefault="00A20771" w:rsidP="007B3188">
            <w:pPr>
              <w:tabs>
                <w:tab w:val="left" w:pos="1260"/>
              </w:tabs>
            </w:pPr>
            <w:r>
              <w:t xml:space="preserve">4% wife/ female partner </w:t>
            </w:r>
          </w:p>
          <w:p w14:paraId="0659F2EE" w14:textId="77777777" w:rsidR="00A20771" w:rsidRDefault="00A20771" w:rsidP="007B3188">
            <w:pPr>
              <w:tabs>
                <w:tab w:val="left" w:pos="1260"/>
              </w:tabs>
            </w:pPr>
            <w:r>
              <w:t xml:space="preserve">34% parent </w:t>
            </w:r>
          </w:p>
          <w:p w14:paraId="43C956C6" w14:textId="77777777" w:rsidR="00A20771" w:rsidRDefault="00A20771" w:rsidP="007B3188">
            <w:pPr>
              <w:tabs>
                <w:tab w:val="left" w:pos="1260"/>
              </w:tabs>
            </w:pPr>
          </w:p>
        </w:tc>
        <w:tc>
          <w:tcPr>
            <w:tcW w:w="2325" w:type="dxa"/>
          </w:tcPr>
          <w:p w14:paraId="1E12BA41" w14:textId="77777777" w:rsidR="00A20771" w:rsidRDefault="00A20771" w:rsidP="007B3188">
            <w:pPr>
              <w:tabs>
                <w:tab w:val="left" w:pos="1260"/>
              </w:tabs>
            </w:pPr>
            <w:r>
              <w:t>CG</w:t>
            </w:r>
          </w:p>
        </w:tc>
        <w:tc>
          <w:tcPr>
            <w:tcW w:w="2325" w:type="dxa"/>
          </w:tcPr>
          <w:p w14:paraId="4F801EA9" w14:textId="77777777" w:rsidR="00A20771" w:rsidRDefault="00A20771" w:rsidP="007B3188">
            <w:pPr>
              <w:tabs>
                <w:tab w:val="left" w:pos="1260"/>
              </w:tabs>
            </w:pPr>
            <w:r>
              <w:t xml:space="preserve">Online internet forum </w:t>
            </w:r>
          </w:p>
        </w:tc>
        <w:tc>
          <w:tcPr>
            <w:tcW w:w="2325" w:type="dxa"/>
          </w:tcPr>
          <w:p w14:paraId="01252B71" w14:textId="77777777" w:rsidR="00A20771" w:rsidRDefault="00A20771" w:rsidP="007B3188">
            <w:pPr>
              <w:tabs>
                <w:tab w:val="left" w:pos="1260"/>
              </w:tabs>
            </w:pPr>
            <w:r>
              <w:t xml:space="preserve">Qualitative content data analysis </w:t>
            </w:r>
          </w:p>
        </w:tc>
        <w:tc>
          <w:tcPr>
            <w:tcW w:w="2325" w:type="dxa"/>
          </w:tcPr>
          <w:p w14:paraId="0A002CB3" w14:textId="77777777" w:rsidR="00A20771" w:rsidRDefault="00A20771" w:rsidP="007B3188">
            <w:pPr>
              <w:tabs>
                <w:tab w:val="left" w:pos="1260"/>
              </w:tabs>
            </w:pPr>
            <w:r>
              <w:t xml:space="preserve">Unclear as could be anywhere </w:t>
            </w:r>
          </w:p>
        </w:tc>
      </w:tr>
      <w:tr w:rsidR="00A20771" w:rsidRPr="00582E7E" w14:paraId="239F362C" w14:textId="77777777" w:rsidTr="007B3188">
        <w:tc>
          <w:tcPr>
            <w:tcW w:w="2324" w:type="dxa"/>
          </w:tcPr>
          <w:p w14:paraId="26AAB8C5" w14:textId="77777777" w:rsidR="00A20771" w:rsidRDefault="00A20771" w:rsidP="007B3188">
            <w:pPr>
              <w:tabs>
                <w:tab w:val="left" w:pos="1260"/>
              </w:tabs>
              <w:rPr>
                <w:sz w:val="21"/>
                <w:szCs w:val="21"/>
              </w:rPr>
            </w:pPr>
            <w:r w:rsidRPr="00D943DD">
              <w:rPr>
                <w:sz w:val="21"/>
                <w:szCs w:val="21"/>
              </w:rPr>
              <w:t>Peer support for CKD patients and carers: Overcoming barriers and facilitating access</w:t>
            </w:r>
          </w:p>
          <w:p w14:paraId="7E7F1F0D" w14:textId="77777777" w:rsidR="00A20771" w:rsidRDefault="00A20771" w:rsidP="007B3188">
            <w:pPr>
              <w:tabs>
                <w:tab w:val="left" w:pos="1260"/>
              </w:tabs>
              <w:rPr>
                <w:sz w:val="21"/>
                <w:szCs w:val="21"/>
              </w:rPr>
            </w:pPr>
          </w:p>
          <w:p w14:paraId="6DD72C7B" w14:textId="77777777" w:rsidR="00A20771" w:rsidRDefault="00A20771" w:rsidP="007B3188">
            <w:pPr>
              <w:tabs>
                <w:tab w:val="left" w:pos="1260"/>
              </w:tabs>
            </w:pPr>
            <w:r w:rsidRPr="00F22989">
              <w:rPr>
                <w:sz w:val="21"/>
                <w:szCs w:val="21"/>
              </w:rPr>
              <w:lastRenderedPageBreak/>
              <w:t>Taylor, Gutteridge and Willis. 2016</w:t>
            </w:r>
            <w:r>
              <w:rPr>
                <w:sz w:val="21"/>
                <w:szCs w:val="21"/>
              </w:rPr>
              <w:t xml:space="preserve"> </w:t>
            </w:r>
            <w:r>
              <w:rPr>
                <w:sz w:val="21"/>
                <w:szCs w:val="21"/>
              </w:rPr>
              <w:fldChar w:fldCharType="begin">
                <w:fldData xml:space="preserve">PEVuZE5vdGU+PENpdGU+PEF1dGhvcj5UYXlsb3I8L0F1dGhvcj48WWVhcj4yMDE2PC9ZZWFyPjxS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</w:fldData>
              </w:fldChar>
            </w:r>
            <w:r>
              <w:rPr>
                <w:sz w:val="21"/>
                <w:szCs w:val="21"/>
              </w:rPr>
              <w:instrText xml:space="preserve"> ADDIN EN.CITE </w:instrText>
            </w:r>
            <w:r>
              <w:rPr>
                <w:sz w:val="21"/>
                <w:szCs w:val="21"/>
              </w:rPr>
              <w:fldChar w:fldCharType="begin">
                <w:fldData xml:space="preserve">PEVuZE5vdGU+PENpdGU+PEF1dGhvcj5UYXlsb3I8L0F1dGhvcj48WWVhcj4yMDE2PC9ZZWFyPjxS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</w:fldData>
              </w:fldChar>
            </w:r>
            <w:r>
              <w:rPr>
                <w:sz w:val="21"/>
                <w:szCs w:val="21"/>
              </w:rPr>
              <w:instrText xml:space="preserve"> ADDIN EN.CITE.DATA </w:instrText>
            </w:r>
            <w:r>
              <w:rPr>
                <w:sz w:val="21"/>
                <w:szCs w:val="21"/>
              </w:rPr>
            </w:r>
            <w:r>
              <w:rPr>
                <w:sz w:val="21"/>
                <w:szCs w:val="21"/>
              </w:rPr>
              <w:fldChar w:fldCharType="end"/>
            </w:r>
            <w:r>
              <w:rPr>
                <w:sz w:val="21"/>
                <w:szCs w:val="21"/>
              </w:rPr>
            </w:r>
            <w:r>
              <w:rPr>
                <w:sz w:val="21"/>
                <w:szCs w:val="21"/>
              </w:rPr>
              <w:fldChar w:fldCharType="separate"/>
            </w:r>
            <w:r>
              <w:rPr>
                <w:noProof/>
                <w:sz w:val="21"/>
                <w:szCs w:val="21"/>
              </w:rPr>
              <w:t>(57)</w:t>
            </w:r>
            <w:r>
              <w:rPr>
                <w:sz w:val="21"/>
                <w:szCs w:val="21"/>
              </w:rPr>
              <w:fldChar w:fldCharType="end"/>
            </w:r>
          </w:p>
        </w:tc>
        <w:tc>
          <w:tcPr>
            <w:tcW w:w="2324" w:type="dxa"/>
          </w:tcPr>
          <w:p w14:paraId="72D26723" w14:textId="77777777" w:rsidR="00A20771" w:rsidRDefault="00A20771" w:rsidP="007B3188">
            <w:pPr>
              <w:tabs>
                <w:tab w:val="left" w:pos="1260"/>
              </w:tabs>
            </w:pPr>
            <w:r>
              <w:lastRenderedPageBreak/>
              <w:t xml:space="preserve">n=26 </w:t>
            </w:r>
          </w:p>
          <w:p w14:paraId="0CCB9EAE" w14:textId="77777777" w:rsidR="00A20771" w:rsidRDefault="00A20771" w:rsidP="007B3188">
            <w:pPr>
              <w:tabs>
                <w:tab w:val="left" w:pos="1260"/>
              </w:tabs>
            </w:pPr>
            <w:r>
              <w:t xml:space="preserve">15 PLWCKD (8 women, 7 men) (36-77 years old) </w:t>
            </w:r>
          </w:p>
          <w:p w14:paraId="7A934183" w14:textId="77777777" w:rsidR="00A20771" w:rsidRDefault="00A20771" w:rsidP="007B3188">
            <w:pPr>
              <w:tabs>
                <w:tab w:val="left" w:pos="1260"/>
              </w:tabs>
            </w:pPr>
            <w:r>
              <w:lastRenderedPageBreak/>
              <w:t>11 CG (8 women, 3 men) (52-67 years old)</w:t>
            </w:r>
          </w:p>
          <w:p w14:paraId="7E4549A7" w14:textId="77777777" w:rsidR="00A20771" w:rsidRDefault="00A20771" w:rsidP="007B3188">
            <w:pPr>
              <w:tabs>
                <w:tab w:val="left" w:pos="1260"/>
              </w:tabs>
            </w:pPr>
          </w:p>
          <w:p w14:paraId="432790AA" w14:textId="77777777" w:rsidR="00A20771" w:rsidRDefault="00A20771" w:rsidP="007B3188">
            <w:pPr>
              <w:tabs>
                <w:tab w:val="left" w:pos="1260"/>
              </w:tabs>
            </w:pPr>
            <w:r>
              <w:t xml:space="preserve">Caregivers (11) Rural (6) Urban (5) Working (4) Education to GCSE or above (7) </w:t>
            </w:r>
          </w:p>
          <w:p w14:paraId="5FE5B37B" w14:textId="77777777" w:rsidR="00A20771" w:rsidRDefault="00A20771" w:rsidP="007B3188">
            <w:pPr>
              <w:tabs>
                <w:tab w:val="left" w:pos="1260"/>
              </w:tabs>
            </w:pPr>
            <w:r>
              <w:t xml:space="preserve">Patients (26) Rural (9) Urban (17) Working (3). Education to GCSE level or above (9).  </w:t>
            </w:r>
          </w:p>
        </w:tc>
        <w:tc>
          <w:tcPr>
            <w:tcW w:w="2325" w:type="dxa"/>
          </w:tcPr>
          <w:p w14:paraId="0A235AD7" w14:textId="77777777" w:rsidR="00A20771" w:rsidRDefault="00A20771" w:rsidP="007B3188">
            <w:pPr>
              <w:tabs>
                <w:tab w:val="left" w:pos="1260"/>
              </w:tabs>
            </w:pPr>
            <w:r>
              <w:lastRenderedPageBreak/>
              <w:t xml:space="preserve">PLWCKD </w:t>
            </w:r>
          </w:p>
          <w:p w14:paraId="0960A5D4" w14:textId="77777777" w:rsidR="00A20771" w:rsidRDefault="00A20771" w:rsidP="007B3188">
            <w:pPr>
              <w:tabs>
                <w:tab w:val="left" w:pos="1260"/>
              </w:tabs>
            </w:pPr>
            <w:r>
              <w:t>CG</w:t>
            </w:r>
          </w:p>
        </w:tc>
        <w:tc>
          <w:tcPr>
            <w:tcW w:w="2325" w:type="dxa"/>
          </w:tcPr>
          <w:p w14:paraId="5BC66093" w14:textId="77777777" w:rsidR="00A20771" w:rsidRDefault="00A20771" w:rsidP="007B3188">
            <w:pPr>
              <w:tabs>
                <w:tab w:val="left" w:pos="1260"/>
              </w:tabs>
            </w:pPr>
            <w:r>
              <w:t xml:space="preserve">CKD 5 </w:t>
            </w:r>
          </w:p>
          <w:p w14:paraId="6473C7D5" w14:textId="77777777" w:rsidR="00A20771" w:rsidRDefault="00A20771" w:rsidP="007B3188">
            <w:pPr>
              <w:tabs>
                <w:tab w:val="left" w:pos="1260"/>
              </w:tabs>
            </w:pPr>
            <w:r>
              <w:t xml:space="preserve">3 pre dialysis </w:t>
            </w:r>
          </w:p>
          <w:p w14:paraId="48C62DD0" w14:textId="77777777" w:rsidR="00A20771" w:rsidRDefault="00A20771" w:rsidP="007B3188">
            <w:pPr>
              <w:tabs>
                <w:tab w:val="left" w:pos="1260"/>
              </w:tabs>
            </w:pPr>
            <w:r>
              <w:t>2 training for HHD</w:t>
            </w:r>
          </w:p>
          <w:p w14:paraId="75D872EE" w14:textId="77777777" w:rsidR="00A20771" w:rsidRDefault="00A20771" w:rsidP="007B3188">
            <w:pPr>
              <w:tabs>
                <w:tab w:val="left" w:pos="1260"/>
              </w:tabs>
            </w:pPr>
            <w:r>
              <w:t>2 awaiting transplant</w:t>
            </w:r>
          </w:p>
          <w:p w14:paraId="0BBE03A8" w14:textId="77777777" w:rsidR="00A20771" w:rsidRDefault="00A20771" w:rsidP="007B3188">
            <w:pPr>
              <w:tabs>
                <w:tab w:val="left" w:pos="1260"/>
              </w:tabs>
            </w:pPr>
            <w:r>
              <w:t>11 HHD</w:t>
            </w:r>
          </w:p>
          <w:p w14:paraId="139F0CCA" w14:textId="77777777" w:rsidR="00A20771" w:rsidRDefault="00A20771" w:rsidP="007B3188">
            <w:pPr>
              <w:tabs>
                <w:tab w:val="left" w:pos="1260"/>
              </w:tabs>
            </w:pPr>
            <w:r>
              <w:lastRenderedPageBreak/>
              <w:t>4 HD</w:t>
            </w:r>
          </w:p>
          <w:p w14:paraId="57BA632B" w14:textId="77777777" w:rsidR="00A20771" w:rsidRDefault="00A20771" w:rsidP="007B3188">
            <w:pPr>
              <w:tabs>
                <w:tab w:val="left" w:pos="1260"/>
              </w:tabs>
            </w:pPr>
            <w:r>
              <w:t>2 PD</w:t>
            </w:r>
          </w:p>
          <w:p w14:paraId="247B54E5" w14:textId="77777777" w:rsidR="00A20771" w:rsidRDefault="00A20771" w:rsidP="007B3188">
            <w:pPr>
              <w:tabs>
                <w:tab w:val="left" w:pos="1260"/>
              </w:tabs>
            </w:pPr>
            <w:r>
              <w:t xml:space="preserve">1 transplant </w:t>
            </w:r>
          </w:p>
          <w:p w14:paraId="2A749ABA" w14:textId="77777777" w:rsidR="00A20771" w:rsidRDefault="00A20771" w:rsidP="007B3188">
            <w:pPr>
              <w:tabs>
                <w:tab w:val="left" w:pos="1260"/>
              </w:tabs>
            </w:pPr>
          </w:p>
          <w:p w14:paraId="56609AA0" w14:textId="77777777" w:rsidR="00A20771" w:rsidRDefault="00A20771" w:rsidP="007B3188">
            <w:pPr>
              <w:tabs>
                <w:tab w:val="left" w:pos="1260"/>
              </w:tabs>
            </w:pPr>
            <w:r>
              <w:t xml:space="preserve">CKD clinic </w:t>
            </w:r>
          </w:p>
        </w:tc>
        <w:tc>
          <w:tcPr>
            <w:tcW w:w="2325" w:type="dxa"/>
          </w:tcPr>
          <w:p w14:paraId="5318C9C9" w14:textId="77777777" w:rsidR="00A20771" w:rsidRDefault="00A20771" w:rsidP="007B3188">
            <w:pPr>
              <w:tabs>
                <w:tab w:val="left" w:pos="1260"/>
              </w:tabs>
            </w:pPr>
            <w:r>
              <w:lastRenderedPageBreak/>
              <w:t xml:space="preserve">Interviews </w:t>
            </w:r>
          </w:p>
        </w:tc>
        <w:tc>
          <w:tcPr>
            <w:tcW w:w="2325" w:type="dxa"/>
          </w:tcPr>
          <w:p w14:paraId="7901FFCE" w14:textId="77777777" w:rsidR="00A20771" w:rsidRDefault="00A20771" w:rsidP="007B3188">
            <w:pPr>
              <w:tabs>
                <w:tab w:val="left" w:pos="1260"/>
              </w:tabs>
            </w:pPr>
            <w:r>
              <w:t>6 NHS hospital trusts</w:t>
            </w:r>
          </w:p>
          <w:p w14:paraId="5CBF6F3B" w14:textId="77777777" w:rsidR="00A20771" w:rsidRDefault="00A20771" w:rsidP="007B3188">
            <w:pPr>
              <w:tabs>
                <w:tab w:val="left" w:pos="1260"/>
              </w:tabs>
            </w:pPr>
            <w:r>
              <w:t>Rural (15) Urban (11)</w:t>
            </w:r>
          </w:p>
          <w:p w14:paraId="371B0BC4" w14:textId="77777777" w:rsidR="00A20771" w:rsidRPr="00582E7E" w:rsidRDefault="00A20771" w:rsidP="007B3188">
            <w:pPr>
              <w:jc w:val="center"/>
            </w:pPr>
          </w:p>
        </w:tc>
      </w:tr>
      <w:tr w:rsidR="00A20771" w14:paraId="7179A0EE" w14:textId="77777777" w:rsidTr="007B3188">
        <w:tc>
          <w:tcPr>
            <w:tcW w:w="2324" w:type="dxa"/>
          </w:tcPr>
          <w:p w14:paraId="2DEDF2E7" w14:textId="77777777" w:rsidR="00A20771" w:rsidRDefault="00A20771" w:rsidP="007B3188">
            <w:pPr>
              <w:tabs>
                <w:tab w:val="left" w:pos="1260"/>
              </w:tabs>
              <w:rPr>
                <w:sz w:val="21"/>
                <w:szCs w:val="21"/>
              </w:rPr>
            </w:pPr>
            <w:r w:rsidRPr="0079166A">
              <w:rPr>
                <w:sz w:val="21"/>
                <w:szCs w:val="21"/>
              </w:rPr>
              <w:t>The self-management experience of patients with type 2 diabetes and chronic kidney disease: A qualitative study</w:t>
            </w:r>
          </w:p>
          <w:p w14:paraId="1C8C553F" w14:textId="77777777" w:rsidR="00A20771" w:rsidRDefault="00A20771" w:rsidP="007B3188">
            <w:pPr>
              <w:tabs>
                <w:tab w:val="left" w:pos="1260"/>
              </w:tabs>
              <w:rPr>
                <w:sz w:val="21"/>
                <w:szCs w:val="21"/>
              </w:rPr>
            </w:pPr>
          </w:p>
          <w:p w14:paraId="4EAF16BF" w14:textId="77777777" w:rsidR="00A20771" w:rsidRDefault="00A20771" w:rsidP="007B3188">
            <w:pPr>
              <w:tabs>
                <w:tab w:val="left" w:pos="1260"/>
              </w:tabs>
            </w:pPr>
            <w:proofErr w:type="spellStart"/>
            <w:r w:rsidRPr="00F22989">
              <w:rPr>
                <w:sz w:val="21"/>
                <w:szCs w:val="21"/>
              </w:rPr>
              <w:t>Shirazian</w:t>
            </w:r>
            <w:proofErr w:type="spellEnd"/>
            <w:r w:rsidRPr="00F22989">
              <w:rPr>
                <w:sz w:val="21"/>
                <w:szCs w:val="21"/>
              </w:rPr>
              <w:t xml:space="preserve">, </w:t>
            </w:r>
            <w:proofErr w:type="spellStart"/>
            <w:r w:rsidRPr="00F22989">
              <w:rPr>
                <w:sz w:val="21"/>
                <w:szCs w:val="21"/>
              </w:rPr>
              <w:t>Crnosija</w:t>
            </w:r>
            <w:proofErr w:type="spellEnd"/>
            <w:r w:rsidRPr="00F22989">
              <w:rPr>
                <w:sz w:val="21"/>
                <w:szCs w:val="21"/>
              </w:rPr>
              <w:t xml:space="preserve"> et al. 2016</w:t>
            </w:r>
            <w:r>
              <w:rPr>
                <w:sz w:val="21"/>
                <w:szCs w:val="21"/>
              </w:rPr>
              <w:t xml:space="preserve"> </w:t>
            </w:r>
            <w:r>
              <w:rPr>
                <w:sz w:val="21"/>
                <w:szCs w:val="21"/>
              </w:rPr>
              <w:fldChar w:fldCharType="begin"/>
            </w:r>
            <w:r>
              <w:rPr>
                <w:sz w:val="21"/>
                <w:szCs w:val="21"/>
              </w:rPr>
              <w:instrText xml:space="preserve"> ADDIN EN.CITE &lt;EndNote&gt;&lt;Cite&gt;&lt;Author&gt;Shirazian&lt;/Author&gt;&lt;Year&gt;2016&lt;/Year&gt;&lt;RecNum&gt;501&lt;/RecNum&gt;&lt;DisplayText&gt;(76)&lt;/DisplayText&gt;&lt;record&gt;&lt;rec-number&gt;501&lt;/rec-number&gt;&lt;foreign-keys&gt;&lt;key app="EN" db-id="sza2trvez9spxteaa2evera6te52dwwzxe5f" timestamp="1709821312" guid="16d333f0-a4d4-436d-b0fa-5a4264ab3f1f"&gt;501&lt;/key&gt;&lt;/foreign-keys&gt;&lt;ref-type name="Journal Article"&gt;17&lt;/ref-type&gt;&lt;contributors&gt;&lt;authors&gt;&lt;author&gt;Shirazian, Shayan&lt;/author&gt;&lt;author&gt;Crnosija, Natalie&lt;/author&gt;&lt;author&gt;Weinger, Katie&lt;/author&gt;&lt;author&gt;Jacobson, Alan M&lt;/author&gt;&lt;author&gt;Park, Joonho&lt;/author&gt;&lt;author&gt;Tanenbaum, Molly L&lt;/author&gt;&lt;author&gt;Gonzalez, Jeffrey S&lt;/author&gt;&lt;author&gt;Mattana, Joseph&lt;/author&gt;&lt;author&gt;Hammock, Amy C&lt;/author&gt;&lt;/authors&gt;&lt;/contributors&gt;&lt;titles&gt;&lt;title&gt;The self-management experience of patients with type 2 diabetes and chronic kidney disease: A qualitative study&lt;/title&gt;&lt;secondary-title&gt;Chronic Illness&lt;/secondary-title&gt;&lt;/titles&gt;&lt;periodical&gt;&lt;full-title&gt;Chronic illness&lt;/full-title&gt;&lt;/periodical&gt;&lt;pages&gt;18-28&lt;/pages&gt;&lt;volume&gt;12&lt;/volume&gt;&lt;number&gt;1&lt;/number&gt;&lt;keywords&gt;&lt;keyword&gt;Adherence,chronic kidney disease,diabetes,patient education&lt;/keyword&gt;&lt;/keywords&gt;&lt;dates&gt;&lt;year&gt;2016&lt;/year&gt;&lt;/dates&gt;&lt;accession-num&gt;26538568&lt;/accession-num&gt;&lt;urls&gt;&lt;related-urls&gt;&lt;url&gt;https://journals.sagepub.com/doi/abs/10.1177/1742395315614381&lt;/url&gt;&lt;/related-urls&gt;&lt;/urls&gt;&lt;electronic-resource-num&gt;10.1177/1742395315614381&lt;/electronic-resource-num&gt;&lt;/record&gt;&lt;/Cite&gt;&lt;/EndNote&gt;</w:instrText>
            </w:r>
            <w:r>
              <w:rPr>
                <w:sz w:val="21"/>
                <w:szCs w:val="21"/>
              </w:rPr>
              <w:fldChar w:fldCharType="separate"/>
            </w:r>
            <w:r>
              <w:rPr>
                <w:noProof/>
                <w:sz w:val="21"/>
                <w:szCs w:val="21"/>
              </w:rPr>
              <w:t>(76)</w:t>
            </w:r>
            <w:r>
              <w:rPr>
                <w:sz w:val="21"/>
                <w:szCs w:val="21"/>
              </w:rPr>
              <w:fldChar w:fldCharType="end"/>
            </w:r>
          </w:p>
        </w:tc>
        <w:tc>
          <w:tcPr>
            <w:tcW w:w="2324" w:type="dxa"/>
          </w:tcPr>
          <w:p w14:paraId="2E087474" w14:textId="77777777" w:rsidR="00A20771" w:rsidRDefault="00A20771" w:rsidP="007B3188">
            <w:pPr>
              <w:tabs>
                <w:tab w:val="left" w:pos="1260"/>
              </w:tabs>
            </w:pPr>
            <w:r>
              <w:t>n= 23</w:t>
            </w:r>
          </w:p>
          <w:p w14:paraId="15686288" w14:textId="77777777" w:rsidR="00A20771" w:rsidRDefault="00A20771" w:rsidP="007B3188">
            <w:pPr>
              <w:tabs>
                <w:tab w:val="left" w:pos="1260"/>
              </w:tabs>
            </w:pPr>
            <w:r>
              <w:t xml:space="preserve">14 men, 9 women. </w:t>
            </w:r>
          </w:p>
          <w:p w14:paraId="6098AD75" w14:textId="77777777" w:rsidR="00A20771" w:rsidRDefault="00A20771" w:rsidP="007B3188">
            <w:pPr>
              <w:tabs>
                <w:tab w:val="left" w:pos="1260"/>
              </w:tabs>
            </w:pPr>
            <w:r>
              <w:t>Age 18-79 (64 mean)</w:t>
            </w:r>
          </w:p>
          <w:p w14:paraId="5C43483B" w14:textId="77777777" w:rsidR="00A20771" w:rsidRDefault="00A20771" w:rsidP="007B3188">
            <w:pPr>
              <w:tabs>
                <w:tab w:val="left" w:pos="1260"/>
              </w:tabs>
            </w:pPr>
            <w:r>
              <w:t>18 participants married</w:t>
            </w:r>
          </w:p>
          <w:p w14:paraId="1C36DA66" w14:textId="77777777" w:rsidR="00A20771" w:rsidRDefault="00A20771" w:rsidP="007B3188">
            <w:pPr>
              <w:tabs>
                <w:tab w:val="left" w:pos="1260"/>
              </w:tabs>
            </w:pPr>
            <w:r>
              <w:t>17 white, 5 black, 1 Native-American.</w:t>
            </w:r>
          </w:p>
          <w:p w14:paraId="7F654228" w14:textId="77777777" w:rsidR="00A20771" w:rsidRDefault="00A20771" w:rsidP="007B3188">
            <w:pPr>
              <w:tabs>
                <w:tab w:val="left" w:pos="1260"/>
              </w:tabs>
            </w:pPr>
          </w:p>
          <w:p w14:paraId="6AA80731" w14:textId="77777777" w:rsidR="00A20771" w:rsidRDefault="00A20771" w:rsidP="007B3188">
            <w:pPr>
              <w:tabs>
                <w:tab w:val="left" w:pos="1260"/>
              </w:tabs>
            </w:pPr>
            <w:r>
              <w:t xml:space="preserve">8 had graduate degree.   </w:t>
            </w:r>
          </w:p>
        </w:tc>
        <w:tc>
          <w:tcPr>
            <w:tcW w:w="2325" w:type="dxa"/>
          </w:tcPr>
          <w:p w14:paraId="4B28DD02" w14:textId="77777777" w:rsidR="00A20771" w:rsidRDefault="00A20771" w:rsidP="007B3188">
            <w:pPr>
              <w:tabs>
                <w:tab w:val="left" w:pos="1260"/>
              </w:tabs>
            </w:pPr>
            <w:r>
              <w:t>PLWCKD</w:t>
            </w:r>
          </w:p>
        </w:tc>
        <w:tc>
          <w:tcPr>
            <w:tcW w:w="2325" w:type="dxa"/>
          </w:tcPr>
          <w:p w14:paraId="79B37961" w14:textId="77777777" w:rsidR="00A20771" w:rsidRDefault="00A20771" w:rsidP="007B3188">
            <w:pPr>
              <w:tabs>
                <w:tab w:val="left" w:pos="1260"/>
              </w:tabs>
            </w:pPr>
            <w:r>
              <w:t>CKD 2-5 &amp; T2DM</w:t>
            </w:r>
          </w:p>
          <w:p w14:paraId="75446E67" w14:textId="77777777" w:rsidR="00A20771" w:rsidRDefault="00A20771" w:rsidP="007B3188">
            <w:pPr>
              <w:tabs>
                <w:tab w:val="left" w:pos="1260"/>
              </w:tabs>
            </w:pPr>
          </w:p>
          <w:p w14:paraId="5D4C6279" w14:textId="77777777" w:rsidR="00A20771" w:rsidRDefault="00A20771" w:rsidP="007B3188">
            <w:pPr>
              <w:tabs>
                <w:tab w:val="left" w:pos="1260"/>
              </w:tabs>
            </w:pPr>
          </w:p>
          <w:p w14:paraId="566A9BF0" w14:textId="77777777" w:rsidR="00A20771" w:rsidRDefault="00A20771" w:rsidP="007B3188">
            <w:pPr>
              <w:tabs>
                <w:tab w:val="left" w:pos="1260"/>
              </w:tabs>
            </w:pPr>
          </w:p>
          <w:p w14:paraId="52ED3A2D" w14:textId="77777777" w:rsidR="00A20771" w:rsidRDefault="00A20771" w:rsidP="007B3188">
            <w:pPr>
              <w:tabs>
                <w:tab w:val="left" w:pos="1260"/>
              </w:tabs>
            </w:pPr>
            <w:r>
              <w:t xml:space="preserve">CKD clinic </w:t>
            </w:r>
          </w:p>
        </w:tc>
        <w:tc>
          <w:tcPr>
            <w:tcW w:w="2325" w:type="dxa"/>
          </w:tcPr>
          <w:p w14:paraId="71DDB114" w14:textId="77777777" w:rsidR="00A20771" w:rsidRDefault="00A20771" w:rsidP="007B3188">
            <w:pPr>
              <w:tabs>
                <w:tab w:val="left" w:pos="1260"/>
              </w:tabs>
            </w:pPr>
            <w:r>
              <w:t xml:space="preserve">Semi-structured focus groups </w:t>
            </w:r>
          </w:p>
        </w:tc>
        <w:tc>
          <w:tcPr>
            <w:tcW w:w="2325" w:type="dxa"/>
          </w:tcPr>
          <w:p w14:paraId="60DF3936" w14:textId="77777777" w:rsidR="00A20771" w:rsidRDefault="00A20771" w:rsidP="007B3188">
            <w:pPr>
              <w:tabs>
                <w:tab w:val="left" w:pos="1260"/>
              </w:tabs>
            </w:pPr>
            <w:r>
              <w:t xml:space="preserve">New York, </w:t>
            </w:r>
          </w:p>
          <w:p w14:paraId="6EA2AAA6" w14:textId="77777777" w:rsidR="00A20771" w:rsidRDefault="00A20771" w:rsidP="007B3188">
            <w:pPr>
              <w:tabs>
                <w:tab w:val="left" w:pos="1260"/>
              </w:tabs>
            </w:pPr>
            <w:r>
              <w:t>USA</w:t>
            </w:r>
          </w:p>
        </w:tc>
      </w:tr>
      <w:tr w:rsidR="00DA73BD" w14:paraId="1484EC02" w14:textId="77777777" w:rsidTr="007B3188">
        <w:tc>
          <w:tcPr>
            <w:tcW w:w="2324" w:type="dxa"/>
          </w:tcPr>
          <w:p w14:paraId="4B944901" w14:textId="77777777" w:rsidR="00DA73BD" w:rsidRDefault="00DA73BD" w:rsidP="00DA73BD">
            <w:pPr>
              <w:tabs>
                <w:tab w:val="left" w:pos="1260"/>
              </w:tabs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 xml:space="preserve">Supporting People with CKD to Self-Manage </w:t>
            </w:r>
          </w:p>
          <w:p w14:paraId="44EE742A" w14:textId="12C17758" w:rsidR="00DA73BD" w:rsidRPr="0079166A" w:rsidRDefault="00DA73BD" w:rsidP="00DA73BD">
            <w:pPr>
              <w:tabs>
                <w:tab w:val="left" w:pos="1260"/>
              </w:tabs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Lightfoot, Wilkinson et al 2025</w:t>
            </w:r>
          </w:p>
        </w:tc>
        <w:tc>
          <w:tcPr>
            <w:tcW w:w="2324" w:type="dxa"/>
          </w:tcPr>
          <w:p w14:paraId="230C257D" w14:textId="77777777" w:rsidR="00DA73BD" w:rsidRDefault="00DA73BD" w:rsidP="00DA73BD">
            <w:pPr>
              <w:tabs>
                <w:tab w:val="left" w:pos="1260"/>
              </w:tabs>
            </w:pPr>
            <w:r>
              <w:t>n=22</w:t>
            </w:r>
          </w:p>
          <w:p w14:paraId="240700EE" w14:textId="77777777" w:rsidR="00DA73BD" w:rsidRDefault="00DA73BD" w:rsidP="00DA73BD">
            <w:pPr>
              <w:tabs>
                <w:tab w:val="left" w:pos="1260"/>
              </w:tabs>
            </w:pPr>
            <w:r>
              <w:t>11 men</w:t>
            </w:r>
          </w:p>
          <w:p w14:paraId="3BBB801B" w14:textId="77777777" w:rsidR="00DA73BD" w:rsidRDefault="00DA73BD" w:rsidP="00DA73BD">
            <w:pPr>
              <w:tabs>
                <w:tab w:val="left" w:pos="1260"/>
              </w:tabs>
            </w:pPr>
            <w:r>
              <w:t xml:space="preserve">Age 48-88 years (mean 71) </w:t>
            </w:r>
          </w:p>
          <w:p w14:paraId="232E56E4" w14:textId="77777777" w:rsidR="00DA73BD" w:rsidRDefault="00DA73BD" w:rsidP="00DA73BD">
            <w:pPr>
              <w:tabs>
                <w:tab w:val="left" w:pos="1260"/>
              </w:tabs>
            </w:pPr>
            <w:r>
              <w:t xml:space="preserve">CKD stage 1-5 </w:t>
            </w:r>
          </w:p>
          <w:p w14:paraId="43C81C74" w14:textId="77777777" w:rsidR="00DA73BD" w:rsidRDefault="00DA73BD" w:rsidP="00DA73BD">
            <w:pPr>
              <w:tabs>
                <w:tab w:val="left" w:pos="1260"/>
              </w:tabs>
            </w:pPr>
            <w:r>
              <w:t xml:space="preserve">20 participants white British </w:t>
            </w:r>
          </w:p>
          <w:p w14:paraId="6EF86DBF" w14:textId="77777777" w:rsidR="00DA73BD" w:rsidRDefault="00DA73BD" w:rsidP="00DA73BD">
            <w:pPr>
              <w:tabs>
                <w:tab w:val="left" w:pos="1260"/>
              </w:tabs>
            </w:pPr>
            <w:r>
              <w:t xml:space="preserve">1 Indian </w:t>
            </w:r>
          </w:p>
          <w:p w14:paraId="4B972FE6" w14:textId="77777777" w:rsidR="00DA73BD" w:rsidRDefault="00DA73BD" w:rsidP="00DA73BD">
            <w:pPr>
              <w:tabs>
                <w:tab w:val="left" w:pos="1260"/>
              </w:tabs>
            </w:pPr>
            <w:r>
              <w:t>1 Pakistani</w:t>
            </w:r>
          </w:p>
          <w:p w14:paraId="0215599C" w14:textId="77777777" w:rsidR="00DA73BD" w:rsidRDefault="00DA73BD" w:rsidP="00DA73BD">
            <w:pPr>
              <w:tabs>
                <w:tab w:val="left" w:pos="1260"/>
              </w:tabs>
            </w:pPr>
          </w:p>
          <w:p w14:paraId="081B5AFD" w14:textId="77777777" w:rsidR="00DA73BD" w:rsidRDefault="00DA73BD" w:rsidP="00DA73BD">
            <w:pPr>
              <w:tabs>
                <w:tab w:val="left" w:pos="1260"/>
              </w:tabs>
            </w:pPr>
            <w:r>
              <w:lastRenderedPageBreak/>
              <w:t xml:space="preserve">7 university level education </w:t>
            </w:r>
          </w:p>
          <w:p w14:paraId="1C7E60ED" w14:textId="77777777" w:rsidR="00DA73BD" w:rsidRDefault="00DA73BD" w:rsidP="00DA73BD">
            <w:pPr>
              <w:tabs>
                <w:tab w:val="left" w:pos="1260"/>
              </w:tabs>
            </w:pPr>
            <w:r>
              <w:t>4 college level education</w:t>
            </w:r>
          </w:p>
          <w:p w14:paraId="3759135E" w14:textId="77777777" w:rsidR="00DA73BD" w:rsidRDefault="00DA73BD" w:rsidP="00DA73BD">
            <w:pPr>
              <w:tabs>
                <w:tab w:val="left" w:pos="1260"/>
              </w:tabs>
            </w:pPr>
            <w:r>
              <w:t xml:space="preserve">6 high school level education </w:t>
            </w:r>
          </w:p>
          <w:p w14:paraId="0AEB5098" w14:textId="77777777" w:rsidR="00DA73BD" w:rsidRDefault="00DA73BD" w:rsidP="00DA73BD">
            <w:pPr>
              <w:tabs>
                <w:tab w:val="left" w:pos="1260"/>
              </w:tabs>
            </w:pPr>
          </w:p>
        </w:tc>
        <w:tc>
          <w:tcPr>
            <w:tcW w:w="2325" w:type="dxa"/>
          </w:tcPr>
          <w:p w14:paraId="007F88D3" w14:textId="6F48DF57" w:rsidR="00DA73BD" w:rsidRDefault="00DA73BD" w:rsidP="00DA73BD">
            <w:pPr>
              <w:tabs>
                <w:tab w:val="left" w:pos="1260"/>
              </w:tabs>
            </w:pPr>
            <w:r>
              <w:lastRenderedPageBreak/>
              <w:t xml:space="preserve">PLWCKD </w:t>
            </w:r>
          </w:p>
        </w:tc>
        <w:tc>
          <w:tcPr>
            <w:tcW w:w="2325" w:type="dxa"/>
          </w:tcPr>
          <w:p w14:paraId="37B0C392" w14:textId="59ACFB33" w:rsidR="00DA73BD" w:rsidRDefault="00DA73BD" w:rsidP="00DA73BD">
            <w:pPr>
              <w:tabs>
                <w:tab w:val="left" w:pos="1260"/>
              </w:tabs>
            </w:pPr>
            <w:r>
              <w:t xml:space="preserve">Recruited from outpatient clinics  </w:t>
            </w:r>
          </w:p>
        </w:tc>
        <w:tc>
          <w:tcPr>
            <w:tcW w:w="2325" w:type="dxa"/>
          </w:tcPr>
          <w:p w14:paraId="134B855F" w14:textId="5C2DB143" w:rsidR="00DA73BD" w:rsidRDefault="00DA73BD" w:rsidP="00DA73BD">
            <w:pPr>
              <w:tabs>
                <w:tab w:val="left" w:pos="1260"/>
              </w:tabs>
            </w:pPr>
            <w:r>
              <w:t xml:space="preserve">Semi-structured interviews </w:t>
            </w:r>
          </w:p>
        </w:tc>
        <w:tc>
          <w:tcPr>
            <w:tcW w:w="2325" w:type="dxa"/>
          </w:tcPr>
          <w:p w14:paraId="53483779" w14:textId="5FF63A18" w:rsidR="00DA73BD" w:rsidRDefault="00DA73BD" w:rsidP="00DA73BD">
            <w:pPr>
              <w:tabs>
                <w:tab w:val="left" w:pos="1260"/>
              </w:tabs>
            </w:pPr>
            <w:r>
              <w:t xml:space="preserve">Leicestershire </w:t>
            </w:r>
          </w:p>
        </w:tc>
      </w:tr>
    </w:tbl>
    <w:p w14:paraId="621FC9C3" w14:textId="77777777" w:rsidR="00A20771" w:rsidRDefault="00A20771" w:rsidP="00A20771"/>
    <w:p w14:paraId="66D9E364" w14:textId="77777777" w:rsidR="00DA01E5" w:rsidRDefault="00DA01E5"/>
    <w:sectPr w:rsidR="00DA01E5" w:rsidSect="00A20771">
      <w:pgSz w:w="16838" w:h="11906" w:orient="landscape"/>
      <w:pgMar w:top="1440" w:right="1440" w:bottom="1440" w:left="1440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363CE7E5" w14:textId="77777777" w:rsidR="0015150A" w:rsidRDefault="0015150A" w:rsidP="00C8377D">
      <w:pPr>
        <w:spacing w:after="0" w:line="240" w:lineRule="auto"/>
      </w:pPr>
      <w:r>
        <w:separator/>
      </w:r>
    </w:p>
  </w:endnote>
  <w:endnote w:type="continuationSeparator" w:id="0">
    <w:p w14:paraId="5CCA524C" w14:textId="77777777" w:rsidR="0015150A" w:rsidRDefault="0015150A" w:rsidP="00C8377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4B36F364" w14:textId="77777777" w:rsidR="0015150A" w:rsidRDefault="0015150A" w:rsidP="00C8377D">
      <w:pPr>
        <w:spacing w:after="0" w:line="240" w:lineRule="auto"/>
      </w:pPr>
      <w:r>
        <w:separator/>
      </w:r>
    </w:p>
  </w:footnote>
  <w:footnote w:type="continuationSeparator" w:id="0">
    <w:p w14:paraId="03856087" w14:textId="77777777" w:rsidR="0015150A" w:rsidRDefault="0015150A" w:rsidP="00C8377D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597F38D4"/>
    <w:multiLevelType w:val="hybridMultilevel"/>
    <w:tmpl w:val="48DEDBA4"/>
    <w:lvl w:ilvl="0" w:tplc="89B08F2E">
      <w:start w:val="1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203603800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10"/>
  <w:proofState w:spelling="clean" w:grammar="clean"/>
  <w:trackRevision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20771"/>
    <w:rsid w:val="000834EB"/>
    <w:rsid w:val="0015150A"/>
    <w:rsid w:val="0026746E"/>
    <w:rsid w:val="002F6DA8"/>
    <w:rsid w:val="00306E8C"/>
    <w:rsid w:val="00332A84"/>
    <w:rsid w:val="004301E4"/>
    <w:rsid w:val="00445104"/>
    <w:rsid w:val="004571F8"/>
    <w:rsid w:val="00512107"/>
    <w:rsid w:val="005732C9"/>
    <w:rsid w:val="005C7D5D"/>
    <w:rsid w:val="0060011A"/>
    <w:rsid w:val="006561F9"/>
    <w:rsid w:val="006C742A"/>
    <w:rsid w:val="007261A4"/>
    <w:rsid w:val="007D7701"/>
    <w:rsid w:val="00926465"/>
    <w:rsid w:val="00A20771"/>
    <w:rsid w:val="00A67A73"/>
    <w:rsid w:val="00A92ED0"/>
    <w:rsid w:val="00B507FA"/>
    <w:rsid w:val="00BD15EE"/>
    <w:rsid w:val="00C1200B"/>
    <w:rsid w:val="00C8377D"/>
    <w:rsid w:val="00CA2B56"/>
    <w:rsid w:val="00CD296A"/>
    <w:rsid w:val="00CD36D9"/>
    <w:rsid w:val="00CF32CE"/>
    <w:rsid w:val="00D43F7D"/>
    <w:rsid w:val="00D73EB9"/>
    <w:rsid w:val="00D765C1"/>
    <w:rsid w:val="00D80871"/>
    <w:rsid w:val="00D822BF"/>
    <w:rsid w:val="00DA01E5"/>
    <w:rsid w:val="00DA73BD"/>
    <w:rsid w:val="00DC3CC7"/>
    <w:rsid w:val="00E13CCD"/>
    <w:rsid w:val="00E40C27"/>
    <w:rsid w:val="00E90DA3"/>
    <w:rsid w:val="00ED20DD"/>
    <w:rsid w:val="00EF6CB0"/>
    <w:rsid w:val="00F01620"/>
    <w:rsid w:val="00F705B4"/>
    <w:rsid w:val="00FA1B7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DAB5F18"/>
  <w15:chartTrackingRefBased/>
  <w15:docId w15:val="{0EE928E6-A658-4546-BEF9-F54735996A6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GB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20771"/>
  </w:style>
  <w:style w:type="paragraph" w:styleId="Heading1">
    <w:name w:val="heading 1"/>
    <w:basedOn w:val="Normal"/>
    <w:next w:val="Normal"/>
    <w:link w:val="Heading1Char"/>
    <w:uiPriority w:val="9"/>
    <w:qFormat/>
    <w:rsid w:val="00A20771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A20771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A20771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A20771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A20771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A20771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A20771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A20771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A20771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A20771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A20771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A20771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A20771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A20771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A20771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A20771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A20771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A20771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A20771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A20771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A20771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A20771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A20771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A20771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A20771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A20771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A20771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A20771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A20771"/>
    <w:rPr>
      <w:b/>
      <w:bCs/>
      <w:smallCaps/>
      <w:color w:val="0F4761" w:themeColor="accent1" w:themeShade="BF"/>
      <w:spacing w:val="5"/>
    </w:rPr>
  </w:style>
  <w:style w:type="table" w:styleId="TableGrid">
    <w:name w:val="Table Grid"/>
    <w:basedOn w:val="TableNormal"/>
    <w:uiPriority w:val="39"/>
    <w:rsid w:val="00A2077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Revision">
    <w:name w:val="Revision"/>
    <w:hidden/>
    <w:uiPriority w:val="99"/>
    <w:semiHidden/>
    <w:rsid w:val="007261A4"/>
    <w:pPr>
      <w:spacing w:after="0" w:line="240" w:lineRule="auto"/>
    </w:pPr>
  </w:style>
  <w:style w:type="paragraph" w:styleId="Header">
    <w:name w:val="header"/>
    <w:basedOn w:val="Normal"/>
    <w:link w:val="HeaderChar"/>
    <w:uiPriority w:val="99"/>
    <w:unhideWhenUsed/>
    <w:rsid w:val="00C8377D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8377D"/>
  </w:style>
  <w:style w:type="paragraph" w:styleId="Footer">
    <w:name w:val="footer"/>
    <w:basedOn w:val="Normal"/>
    <w:link w:val="FooterChar"/>
    <w:uiPriority w:val="99"/>
    <w:unhideWhenUsed/>
    <w:rsid w:val="00C8377D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8377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7</Pages>
  <Words>1042</Words>
  <Characters>5444</Characters>
  <Application>Microsoft Office Word</Application>
  <DocSecurity>0</DocSecurity>
  <Lines>492</Lines>
  <Paragraphs>250</Paragraphs>
  <ScaleCrop>false</ScaleCrop>
  <Company/>
  <LinksUpToDate>false</LinksUpToDate>
  <CharactersWithSpaces>637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ecky Bonfield</dc:creator>
  <cp:keywords/>
  <dc:description/>
  <cp:lastModifiedBy>Becky Bonfield</cp:lastModifiedBy>
  <cp:revision>3</cp:revision>
  <dcterms:created xsi:type="dcterms:W3CDTF">2025-10-15T08:27:00Z</dcterms:created>
  <dcterms:modified xsi:type="dcterms:W3CDTF">2025-10-15T08:27:00Z</dcterms:modified>
</cp:coreProperties>
</file>